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9C7DA" w14:textId="2F5C0082" w:rsidR="00B31AD0" w:rsidRDefault="00502DF9" w:rsidP="00B31AD0">
      <w:pPr>
        <w:jc w:val="center"/>
        <w:rPr>
          <w:b/>
          <w:sz w:val="22"/>
          <w:lang w:val="en-US"/>
        </w:rPr>
      </w:pPr>
      <w:bookmarkStart w:id="0" w:name="_Hlk83909793"/>
      <w:r w:rsidRPr="009F10E1">
        <w:rPr>
          <w:b/>
          <w:sz w:val="22"/>
          <w:lang w:val="en-US"/>
        </w:rPr>
        <w:t xml:space="preserve">EFEKTIVITAS INSTAGRAM </w:t>
      </w:r>
      <w:r w:rsidRPr="00502DF9">
        <w:rPr>
          <w:b/>
          <w:i/>
          <w:iCs/>
          <w:sz w:val="22"/>
          <w:lang w:val="en-US"/>
        </w:rPr>
        <w:t>@abangsayurorganik</w:t>
      </w:r>
      <w:r w:rsidRPr="009F10E1">
        <w:rPr>
          <w:b/>
          <w:sz w:val="22"/>
          <w:lang w:val="en-US"/>
        </w:rPr>
        <w:t xml:space="preserve"> </w:t>
      </w:r>
      <w:bookmarkEnd w:id="0"/>
      <w:r w:rsidRPr="009F10E1">
        <w:rPr>
          <w:b/>
          <w:sz w:val="22"/>
          <w:lang w:val="en-US"/>
        </w:rPr>
        <w:t>SEBAGAI MEDIA PEMASARAN</w:t>
      </w:r>
    </w:p>
    <w:p w14:paraId="14A4CD1D" w14:textId="77777777" w:rsidR="009F10E1" w:rsidRPr="00361348" w:rsidRDefault="009F10E1" w:rsidP="00B31AD0">
      <w:pPr>
        <w:jc w:val="center"/>
        <w:rPr>
          <w:b/>
          <w:sz w:val="22"/>
        </w:rPr>
      </w:pPr>
    </w:p>
    <w:p w14:paraId="115D9FFD" w14:textId="77777777" w:rsidR="00B31AD0" w:rsidRDefault="009F10E1" w:rsidP="00B31AD0">
      <w:pPr>
        <w:jc w:val="center"/>
        <w:rPr>
          <w:b/>
          <w:i/>
          <w:sz w:val="22"/>
        </w:rPr>
      </w:pPr>
      <w:r w:rsidRPr="009F10E1">
        <w:rPr>
          <w:b/>
          <w:i/>
          <w:sz w:val="22"/>
        </w:rPr>
        <w:t>THE EFFECTIVENESS OF INSTAGRAM @abangsayurorganik AS MARKETING MEDIA</w:t>
      </w:r>
    </w:p>
    <w:p w14:paraId="4FCF6734" w14:textId="77777777" w:rsidR="009F10E1" w:rsidRPr="00361348" w:rsidRDefault="009F10E1" w:rsidP="00B31AD0">
      <w:pPr>
        <w:jc w:val="center"/>
        <w:rPr>
          <w:b/>
          <w:i/>
          <w:sz w:val="22"/>
        </w:rPr>
      </w:pPr>
    </w:p>
    <w:p w14:paraId="62B71BDE" w14:textId="77777777" w:rsidR="009F10E1" w:rsidRDefault="009F10E1" w:rsidP="00427DE4">
      <w:pPr>
        <w:jc w:val="center"/>
        <w:rPr>
          <w:b/>
          <w:sz w:val="22"/>
          <w:szCs w:val="22"/>
          <w:lang w:val="en-US"/>
        </w:rPr>
      </w:pPr>
      <w:r w:rsidRPr="009F10E1">
        <w:rPr>
          <w:b/>
          <w:sz w:val="22"/>
          <w:szCs w:val="22"/>
          <w:lang w:val="en-US"/>
        </w:rPr>
        <w:t>Ulfa Saski Adhefia</w:t>
      </w:r>
      <w:r w:rsidRPr="009F10E1">
        <w:rPr>
          <w:b/>
          <w:sz w:val="22"/>
          <w:szCs w:val="22"/>
          <w:vertAlign w:val="superscript"/>
          <w:lang w:val="en-US"/>
        </w:rPr>
        <w:t>1*</w:t>
      </w:r>
      <w:r w:rsidRPr="009F10E1">
        <w:rPr>
          <w:b/>
          <w:sz w:val="22"/>
          <w:szCs w:val="22"/>
          <w:lang w:val="en-US"/>
        </w:rPr>
        <w:t>, Mas Ayu Ambayoen</w:t>
      </w:r>
      <w:r>
        <w:rPr>
          <w:b/>
          <w:sz w:val="22"/>
          <w:szCs w:val="22"/>
          <w:vertAlign w:val="superscript"/>
          <w:lang w:val="en-US"/>
        </w:rPr>
        <w:t>1</w:t>
      </w:r>
      <w:r w:rsidRPr="009F10E1">
        <w:rPr>
          <w:b/>
          <w:sz w:val="22"/>
          <w:szCs w:val="22"/>
          <w:lang w:val="en-US"/>
        </w:rPr>
        <w:t>, Bayu Adi Kusuma</w:t>
      </w:r>
      <w:r>
        <w:rPr>
          <w:b/>
          <w:sz w:val="22"/>
          <w:szCs w:val="22"/>
          <w:vertAlign w:val="superscript"/>
          <w:lang w:val="en-US"/>
        </w:rPr>
        <w:t>1</w:t>
      </w:r>
    </w:p>
    <w:p w14:paraId="25B4F5A8" w14:textId="77777777" w:rsidR="00427DE4" w:rsidRDefault="00427DE4" w:rsidP="00427DE4">
      <w:pPr>
        <w:jc w:val="center"/>
        <w:rPr>
          <w:sz w:val="22"/>
          <w:szCs w:val="22"/>
        </w:rPr>
      </w:pPr>
      <w:r w:rsidRPr="00427DE4">
        <w:rPr>
          <w:sz w:val="22"/>
          <w:szCs w:val="22"/>
          <w:vertAlign w:val="superscript"/>
        </w:rPr>
        <w:t>1</w:t>
      </w:r>
      <w:r w:rsidR="009F10E1">
        <w:rPr>
          <w:sz w:val="22"/>
          <w:szCs w:val="22"/>
          <w:lang w:val="en-US"/>
        </w:rPr>
        <w:t>Program Studi Agribisnis</w:t>
      </w:r>
      <w:r w:rsidR="009F10E1" w:rsidRPr="009F10E1">
        <w:rPr>
          <w:sz w:val="22"/>
          <w:szCs w:val="22"/>
          <w:lang w:val="en-US"/>
        </w:rPr>
        <w:t>, Fakultas Pertanian, Universitas Brawijaya</w:t>
      </w:r>
    </w:p>
    <w:p w14:paraId="2A40F7FD" w14:textId="77777777" w:rsidR="00427DE4" w:rsidRPr="00427DE4" w:rsidRDefault="00427DE4" w:rsidP="00427DE4">
      <w:pPr>
        <w:jc w:val="center"/>
        <w:rPr>
          <w:sz w:val="22"/>
          <w:szCs w:val="22"/>
        </w:rPr>
      </w:pPr>
    </w:p>
    <w:p w14:paraId="1976631A" w14:textId="77777777" w:rsidR="00427DE4" w:rsidRPr="009F10E1" w:rsidRDefault="00427DE4" w:rsidP="00427DE4">
      <w:pPr>
        <w:jc w:val="center"/>
        <w:rPr>
          <w:sz w:val="22"/>
          <w:szCs w:val="22"/>
          <w:lang w:val="en-US"/>
        </w:rPr>
      </w:pPr>
      <w:r w:rsidRPr="00427DE4">
        <w:rPr>
          <w:sz w:val="22"/>
          <w:szCs w:val="22"/>
          <w:vertAlign w:val="superscript"/>
        </w:rPr>
        <w:t>*</w:t>
      </w:r>
      <w:r w:rsidRPr="00427DE4">
        <w:rPr>
          <w:sz w:val="22"/>
          <w:szCs w:val="22"/>
        </w:rPr>
        <w:t>Penulis kore</w:t>
      </w:r>
      <w:r w:rsidRPr="00427DE4">
        <w:rPr>
          <w:sz w:val="22"/>
          <w:szCs w:val="22"/>
          <w:lang w:val="en-US"/>
        </w:rPr>
        <w:t>s</w:t>
      </w:r>
      <w:r w:rsidRPr="00427DE4">
        <w:rPr>
          <w:sz w:val="22"/>
          <w:szCs w:val="22"/>
        </w:rPr>
        <w:t xml:space="preserve">pondensi: </w:t>
      </w:r>
      <w:r w:rsidR="009F10E1">
        <w:rPr>
          <w:sz w:val="22"/>
          <w:szCs w:val="22"/>
          <w:lang w:val="en-US"/>
        </w:rPr>
        <w:t>saskiulfa@gmail.com</w:t>
      </w:r>
    </w:p>
    <w:p w14:paraId="6DC4AD24" w14:textId="77777777" w:rsidR="00071D78" w:rsidRDefault="00071D78" w:rsidP="009F10E1">
      <w:pPr>
        <w:spacing w:after="120"/>
        <w:rPr>
          <w:b/>
          <w:i/>
          <w:sz w:val="22"/>
          <w:szCs w:val="22"/>
        </w:rPr>
      </w:pPr>
    </w:p>
    <w:p w14:paraId="2D332FF8" w14:textId="77777777" w:rsidR="00C950E1" w:rsidRPr="00C950E1" w:rsidRDefault="00C950E1" w:rsidP="00362718">
      <w:pPr>
        <w:spacing w:after="120"/>
        <w:jc w:val="center"/>
        <w:rPr>
          <w:b/>
          <w:i/>
          <w:sz w:val="22"/>
          <w:szCs w:val="22"/>
        </w:rPr>
      </w:pPr>
      <w:r w:rsidRPr="00C950E1">
        <w:rPr>
          <w:b/>
          <w:i/>
          <w:sz w:val="22"/>
          <w:szCs w:val="22"/>
        </w:rPr>
        <w:t>ABSTRACT</w:t>
      </w:r>
    </w:p>
    <w:p w14:paraId="1FC41A88" w14:textId="77777777" w:rsidR="00052178" w:rsidRPr="00577CE0" w:rsidRDefault="00130683" w:rsidP="00052178">
      <w:pPr>
        <w:spacing w:before="120"/>
        <w:jc w:val="both"/>
        <w:rPr>
          <w:sz w:val="22"/>
          <w:szCs w:val="22"/>
        </w:rPr>
      </w:pPr>
      <w:r w:rsidRPr="005E14A3">
        <w:rPr>
          <w:i/>
          <w:sz w:val="22"/>
        </w:rPr>
        <w:t>Abang Sayur Organik is one of the businesses that uses social media Instagram as a marketing medium</w:t>
      </w:r>
      <w:r w:rsidR="00052178" w:rsidRPr="005E14A3">
        <w:rPr>
          <w:i/>
          <w:sz w:val="22"/>
        </w:rPr>
        <w:t xml:space="preserve">. </w:t>
      </w:r>
      <w:r w:rsidR="00F950B9" w:rsidRPr="005E14A3">
        <w:rPr>
          <w:i/>
          <w:sz w:val="22"/>
        </w:rPr>
        <w:t>The purpose of this study are (1) to Analyze Instagram marketing conducted by Abang Sayur Organik based on 4Cs. (2) Analyze Instagram effectiveness of Abang Sayur Organik.</w:t>
      </w:r>
      <w:r w:rsidR="00052178" w:rsidRPr="005E14A3">
        <w:rPr>
          <w:i/>
          <w:sz w:val="22"/>
        </w:rPr>
        <w:t xml:space="preserve"> </w:t>
      </w:r>
      <w:r w:rsidR="00F950B9" w:rsidRPr="005E14A3">
        <w:rPr>
          <w:i/>
          <w:sz w:val="22"/>
        </w:rPr>
        <w:t xml:space="preserve">This type of research is a quantitative approach by selecting the research location purposively and determining the sample using Systematic Random Sampling. The data analysis method used is the Customer Response Index (CRI) model. The results of the analysis are (1) Instagram marketing conducted by Abang Sayur Organik based on 4Cs consists of Contex; uploads with various contents accompanied by captions and hashtags, Communication; communication is done in two ways that are personal (direct message dan admin </w:t>
      </w:r>
      <w:r w:rsidR="00F950B9" w:rsidRPr="005E14A3">
        <w:rPr>
          <w:i/>
          <w:sz w:val="22"/>
          <w:szCs w:val="22"/>
        </w:rPr>
        <w:t xml:space="preserve">contact) and impersonal (comment column and group chat), Collaboration; </w:t>
      </w:r>
      <w:r w:rsidR="005E14A3" w:rsidRPr="005E14A3">
        <w:rPr>
          <w:i/>
          <w:sz w:val="22"/>
          <w:szCs w:val="22"/>
        </w:rPr>
        <w:t xml:space="preserve">repost consumer instastories is a collaboration conducted by </w:t>
      </w:r>
      <w:r w:rsidR="005E14A3" w:rsidRPr="005E14A3">
        <w:rPr>
          <w:i/>
          <w:sz w:val="22"/>
          <w:szCs w:val="22"/>
          <w:lang w:val="en-US"/>
        </w:rPr>
        <w:t>Abang Sayur Organik</w:t>
      </w:r>
      <w:r w:rsidR="005E14A3" w:rsidRPr="005E14A3">
        <w:rPr>
          <w:i/>
          <w:sz w:val="22"/>
          <w:szCs w:val="22"/>
        </w:rPr>
        <w:t xml:space="preserve"> to increase the confidence of consumers</w:t>
      </w:r>
      <w:r w:rsidR="00F950B9" w:rsidRPr="005E14A3">
        <w:rPr>
          <w:i/>
          <w:sz w:val="22"/>
          <w:szCs w:val="22"/>
        </w:rPr>
        <w:t xml:space="preserve">, and Connection; </w:t>
      </w:r>
      <w:r w:rsidR="005E14A3" w:rsidRPr="005E14A3">
        <w:rPr>
          <w:i/>
          <w:sz w:val="22"/>
          <w:szCs w:val="22"/>
        </w:rPr>
        <w:t>establish good communication, provide agricultural education, and provide rewards to consumers for maintaining and developing existing relationships</w:t>
      </w:r>
      <w:r w:rsidR="00F950B9" w:rsidRPr="005E14A3">
        <w:rPr>
          <w:i/>
          <w:sz w:val="22"/>
          <w:szCs w:val="22"/>
        </w:rPr>
        <w:t>.</w:t>
      </w:r>
      <w:r w:rsidR="00F950B9" w:rsidRPr="005E14A3">
        <w:rPr>
          <w:i/>
          <w:sz w:val="22"/>
          <w:szCs w:val="22"/>
          <w:lang w:val="en-US"/>
        </w:rPr>
        <w:t xml:space="preserve"> </w:t>
      </w:r>
      <w:r w:rsidR="005E14A3" w:rsidRPr="005E14A3">
        <w:rPr>
          <w:i/>
          <w:sz w:val="22"/>
          <w:szCs w:val="22"/>
        </w:rPr>
        <w:t xml:space="preserve">The effectiveness of Abang Sayur Organik marketing communication is carried out using the CRI formula that produces unaware is 1%, no interest is 2%, no intentions is 7%, and no action is 31%, and action is 58%. So that it can be said </w:t>
      </w:r>
      <w:r w:rsidR="005E14A3" w:rsidRPr="00577CE0">
        <w:rPr>
          <w:i/>
          <w:sz w:val="22"/>
          <w:szCs w:val="22"/>
        </w:rPr>
        <w:t>that the marketing of Abang Sayur Organik is effective because the hierarchy value of action exceeds unaware, no interest, no intentions, and no action</w:t>
      </w:r>
      <w:r w:rsidR="005E14A3" w:rsidRPr="00577CE0">
        <w:rPr>
          <w:i/>
          <w:sz w:val="22"/>
          <w:szCs w:val="22"/>
          <w:lang w:val="en-US"/>
        </w:rPr>
        <w:t>.</w:t>
      </w:r>
      <w:r w:rsidR="00052178" w:rsidRPr="00577CE0">
        <w:rPr>
          <w:sz w:val="22"/>
          <w:szCs w:val="22"/>
        </w:rPr>
        <w:t xml:space="preserve"> </w:t>
      </w:r>
    </w:p>
    <w:p w14:paraId="413A9A4A" w14:textId="77777777" w:rsidR="00071D78" w:rsidRPr="00577CE0" w:rsidRDefault="00361348" w:rsidP="00052178">
      <w:pPr>
        <w:spacing w:before="120"/>
        <w:jc w:val="both"/>
        <w:rPr>
          <w:i/>
          <w:sz w:val="22"/>
          <w:szCs w:val="22"/>
        </w:rPr>
      </w:pPr>
      <w:r w:rsidRPr="00577CE0">
        <w:rPr>
          <w:b/>
          <w:i/>
          <w:sz w:val="22"/>
          <w:szCs w:val="22"/>
        </w:rPr>
        <w:t>Keyword</w:t>
      </w:r>
      <w:r w:rsidRPr="00577CE0">
        <w:rPr>
          <w:i/>
          <w:sz w:val="22"/>
          <w:szCs w:val="22"/>
        </w:rPr>
        <w:t xml:space="preserve">s: </w:t>
      </w:r>
      <w:r w:rsidR="005D1801" w:rsidRPr="005D1801">
        <w:rPr>
          <w:i/>
          <w:sz w:val="22"/>
          <w:szCs w:val="22"/>
        </w:rPr>
        <w:t>Marketing Communication, Instagram, Abang Sayur Organik, 4C</w:t>
      </w:r>
      <w:r w:rsidR="005D1801">
        <w:rPr>
          <w:i/>
          <w:sz w:val="22"/>
          <w:szCs w:val="22"/>
        </w:rPr>
        <w:t>s, CRI</w:t>
      </w:r>
      <w:r w:rsidR="00577CE0" w:rsidRPr="00577CE0">
        <w:rPr>
          <w:sz w:val="22"/>
          <w:szCs w:val="22"/>
        </w:rPr>
        <w:t>.</w:t>
      </w:r>
    </w:p>
    <w:p w14:paraId="003DDC48" w14:textId="77777777" w:rsidR="00C950E1" w:rsidRPr="00C950E1" w:rsidRDefault="00C950E1" w:rsidP="002C4DAC">
      <w:pPr>
        <w:spacing w:before="240" w:after="120"/>
        <w:jc w:val="center"/>
        <w:rPr>
          <w:b/>
          <w:sz w:val="22"/>
          <w:szCs w:val="22"/>
          <w:lang w:eastAsia="id-ID"/>
        </w:rPr>
      </w:pPr>
      <w:r w:rsidRPr="00C950E1">
        <w:rPr>
          <w:b/>
          <w:sz w:val="22"/>
          <w:szCs w:val="22"/>
          <w:lang w:eastAsia="id-ID"/>
        </w:rPr>
        <w:t>ABSTRAK</w:t>
      </w:r>
    </w:p>
    <w:p w14:paraId="60387000" w14:textId="77777777" w:rsidR="00CC7B27" w:rsidRPr="00577CE0" w:rsidRDefault="001369CF" w:rsidP="00361348">
      <w:pPr>
        <w:spacing w:before="120"/>
        <w:jc w:val="both"/>
        <w:rPr>
          <w:sz w:val="22"/>
          <w:szCs w:val="22"/>
        </w:rPr>
      </w:pPr>
      <w:r w:rsidRPr="00577CE0">
        <w:rPr>
          <w:sz w:val="22"/>
          <w:szCs w:val="22"/>
        </w:rPr>
        <w:t xml:space="preserve">Abang Sayur Organik merupakan salah satu pelaku usaha yang menggunakan media sosial </w:t>
      </w:r>
      <w:r w:rsidRPr="00577CE0">
        <w:rPr>
          <w:i/>
          <w:sz w:val="22"/>
          <w:szCs w:val="22"/>
        </w:rPr>
        <w:t>Instagram</w:t>
      </w:r>
      <w:r w:rsidRPr="00577CE0">
        <w:rPr>
          <w:sz w:val="22"/>
          <w:szCs w:val="22"/>
        </w:rPr>
        <w:t xml:space="preserve"> sebagai media pemasaran adalah. </w:t>
      </w:r>
      <w:r w:rsidR="00F950B9" w:rsidRPr="00577CE0">
        <w:rPr>
          <w:sz w:val="22"/>
          <w:szCs w:val="22"/>
        </w:rPr>
        <w:t xml:space="preserve">tujuan dari penelitian ini adalah (1) menganalisis pemasaran yang dilakukan Abang Sayur Organik. (2) Menganalisis efektivitas </w:t>
      </w:r>
      <w:r w:rsidR="00F950B9" w:rsidRPr="00577CE0">
        <w:rPr>
          <w:i/>
          <w:sz w:val="22"/>
          <w:szCs w:val="22"/>
        </w:rPr>
        <w:t>Instagram</w:t>
      </w:r>
      <w:r w:rsidR="00F950B9" w:rsidRPr="00577CE0">
        <w:rPr>
          <w:sz w:val="22"/>
          <w:szCs w:val="22"/>
        </w:rPr>
        <w:t xml:space="preserve"> Abang Sayur Organik.</w:t>
      </w:r>
      <w:r w:rsidRPr="00577CE0">
        <w:rPr>
          <w:sz w:val="22"/>
          <w:szCs w:val="22"/>
        </w:rPr>
        <w:t xml:space="preserve"> </w:t>
      </w:r>
      <w:r w:rsidR="00F950B9" w:rsidRPr="00577CE0">
        <w:rPr>
          <w:sz w:val="22"/>
          <w:szCs w:val="22"/>
        </w:rPr>
        <w:t xml:space="preserve">Jenis penelitian ini adalah pendekatan kuantitatif dengan pemilihan lokasi penelitian secara </w:t>
      </w:r>
      <w:r w:rsidR="00F950B9" w:rsidRPr="00577CE0">
        <w:rPr>
          <w:i/>
          <w:sz w:val="22"/>
          <w:szCs w:val="22"/>
        </w:rPr>
        <w:t>purposive</w:t>
      </w:r>
      <w:r w:rsidR="00F950B9" w:rsidRPr="00577CE0">
        <w:rPr>
          <w:sz w:val="22"/>
          <w:szCs w:val="22"/>
        </w:rPr>
        <w:t xml:space="preserve"> dan penentuan sampel menggunakan </w:t>
      </w:r>
      <w:r w:rsidR="00F950B9" w:rsidRPr="00577CE0">
        <w:rPr>
          <w:i/>
          <w:sz w:val="22"/>
          <w:szCs w:val="22"/>
        </w:rPr>
        <w:t>Systematic Random Sampling</w:t>
      </w:r>
      <w:r w:rsidR="00F950B9" w:rsidRPr="00577CE0">
        <w:rPr>
          <w:sz w:val="22"/>
          <w:szCs w:val="22"/>
        </w:rPr>
        <w:t xml:space="preserve">. Metode analisis data yang digunakan adalah model </w:t>
      </w:r>
      <w:r w:rsidR="00F950B9" w:rsidRPr="00577CE0">
        <w:rPr>
          <w:i/>
          <w:sz w:val="22"/>
          <w:szCs w:val="22"/>
        </w:rPr>
        <w:t>Customer Response Index</w:t>
      </w:r>
      <w:r w:rsidR="00F950B9" w:rsidRPr="00577CE0">
        <w:rPr>
          <w:sz w:val="22"/>
          <w:szCs w:val="22"/>
        </w:rPr>
        <w:t xml:space="preserve"> (CRI). Hasil dari analisis yaitu (1) Pemasaran</w:t>
      </w:r>
      <w:r w:rsidR="00F950B9" w:rsidRPr="00577CE0">
        <w:rPr>
          <w:i/>
          <w:sz w:val="22"/>
          <w:szCs w:val="22"/>
        </w:rPr>
        <w:t xml:space="preserve"> Instagram</w:t>
      </w:r>
      <w:r w:rsidR="00F950B9" w:rsidRPr="00577CE0">
        <w:rPr>
          <w:sz w:val="22"/>
          <w:szCs w:val="22"/>
        </w:rPr>
        <w:t xml:space="preserve"> yang dilakukan</w:t>
      </w:r>
      <w:r w:rsidR="00F950B9" w:rsidRPr="00577CE0">
        <w:rPr>
          <w:i/>
          <w:sz w:val="22"/>
          <w:szCs w:val="22"/>
        </w:rPr>
        <w:t xml:space="preserve"> </w:t>
      </w:r>
      <w:r w:rsidR="00F950B9" w:rsidRPr="00577CE0">
        <w:rPr>
          <w:sz w:val="22"/>
          <w:szCs w:val="22"/>
        </w:rPr>
        <w:t>Abang Sayur Organik berdasarkan 4Cs terdiri dari</w:t>
      </w:r>
      <w:r w:rsidR="00F950B9" w:rsidRPr="00577CE0">
        <w:rPr>
          <w:i/>
          <w:sz w:val="22"/>
          <w:szCs w:val="22"/>
        </w:rPr>
        <w:t xml:space="preserve"> </w:t>
      </w:r>
      <w:r w:rsidRPr="00577CE0">
        <w:rPr>
          <w:sz w:val="22"/>
          <w:szCs w:val="22"/>
        </w:rPr>
        <w:t xml:space="preserve"> </w:t>
      </w:r>
      <w:r w:rsidR="00F950B9" w:rsidRPr="00577CE0">
        <w:rPr>
          <w:i/>
          <w:sz w:val="22"/>
          <w:szCs w:val="22"/>
        </w:rPr>
        <w:t xml:space="preserve">Contex; </w:t>
      </w:r>
      <w:r w:rsidR="00F950B9" w:rsidRPr="00577CE0">
        <w:rPr>
          <w:sz w:val="22"/>
          <w:szCs w:val="22"/>
        </w:rPr>
        <w:t xml:space="preserve">ungahan dengan berbagai konten yang disertai </w:t>
      </w:r>
      <w:r w:rsidR="00F950B9" w:rsidRPr="00577CE0">
        <w:rPr>
          <w:i/>
          <w:sz w:val="22"/>
          <w:szCs w:val="22"/>
        </w:rPr>
        <w:t xml:space="preserve">caption and tagar, Communication; </w:t>
      </w:r>
      <w:r w:rsidR="00F950B9" w:rsidRPr="00577CE0">
        <w:rPr>
          <w:sz w:val="22"/>
          <w:szCs w:val="22"/>
        </w:rPr>
        <w:t>komunikasi dilakukan secara personal (</w:t>
      </w:r>
      <w:r w:rsidR="00F950B9" w:rsidRPr="00577CE0">
        <w:rPr>
          <w:i/>
          <w:sz w:val="22"/>
          <w:szCs w:val="22"/>
        </w:rPr>
        <w:t xml:space="preserve">direct message </w:t>
      </w:r>
      <w:r w:rsidR="00F950B9" w:rsidRPr="00577CE0">
        <w:rPr>
          <w:sz w:val="22"/>
          <w:szCs w:val="22"/>
        </w:rPr>
        <w:t>dan kontak admin)</w:t>
      </w:r>
      <w:r w:rsidR="00F950B9" w:rsidRPr="00577CE0">
        <w:rPr>
          <w:i/>
          <w:sz w:val="22"/>
          <w:szCs w:val="22"/>
        </w:rPr>
        <w:t xml:space="preserve"> </w:t>
      </w:r>
      <w:r w:rsidR="00F950B9" w:rsidRPr="00577CE0">
        <w:rPr>
          <w:sz w:val="22"/>
          <w:szCs w:val="22"/>
        </w:rPr>
        <w:t>dan impersonal (kolom komentar dan</w:t>
      </w:r>
      <w:r w:rsidR="00F950B9" w:rsidRPr="00577CE0">
        <w:rPr>
          <w:i/>
          <w:sz w:val="22"/>
          <w:szCs w:val="22"/>
        </w:rPr>
        <w:t xml:space="preserve"> group chatting), Collaboration; </w:t>
      </w:r>
      <w:r w:rsidR="00F950B9" w:rsidRPr="00577CE0">
        <w:rPr>
          <w:sz w:val="22"/>
          <w:szCs w:val="22"/>
        </w:rPr>
        <w:t>me</w:t>
      </w:r>
      <w:r w:rsidR="00F950B9" w:rsidRPr="00577CE0">
        <w:rPr>
          <w:i/>
          <w:sz w:val="22"/>
          <w:szCs w:val="22"/>
        </w:rPr>
        <w:t xml:space="preserve">repost instastories </w:t>
      </w:r>
      <w:r w:rsidR="00F950B9" w:rsidRPr="00577CE0">
        <w:rPr>
          <w:sz w:val="22"/>
          <w:szCs w:val="22"/>
        </w:rPr>
        <w:t>konsumen merupakan kerjasama yang dilakukan Abang Sayur Organik untuk meningkatkan kepercayaan calon konsumen</w:t>
      </w:r>
      <w:r w:rsidR="00F950B9" w:rsidRPr="00577CE0">
        <w:rPr>
          <w:i/>
          <w:sz w:val="22"/>
          <w:szCs w:val="22"/>
        </w:rPr>
        <w:t>, and Connection</w:t>
      </w:r>
      <w:r w:rsidR="00F950B9" w:rsidRPr="00577CE0">
        <w:rPr>
          <w:sz w:val="22"/>
          <w:szCs w:val="22"/>
        </w:rPr>
        <w:t xml:space="preserve">; menjalin komunikasi yang baik, memberikan edukasi pertanian, dan memberikan </w:t>
      </w:r>
      <w:r w:rsidR="00F950B9" w:rsidRPr="00577CE0">
        <w:rPr>
          <w:i/>
          <w:sz w:val="22"/>
          <w:szCs w:val="22"/>
        </w:rPr>
        <w:t>reward</w:t>
      </w:r>
      <w:r w:rsidR="00F950B9" w:rsidRPr="00577CE0">
        <w:rPr>
          <w:sz w:val="22"/>
          <w:szCs w:val="22"/>
        </w:rPr>
        <w:t xml:space="preserve"> kepada konsumen untuk menjaga dan mengembangkan hubungan yang sudah terjalin</w:t>
      </w:r>
      <w:r w:rsidR="005E14A3" w:rsidRPr="00577CE0">
        <w:rPr>
          <w:sz w:val="22"/>
          <w:szCs w:val="22"/>
          <w:lang w:val="en-US"/>
        </w:rPr>
        <w:t xml:space="preserve">. </w:t>
      </w:r>
      <w:r w:rsidR="005E14A3" w:rsidRPr="00577CE0">
        <w:rPr>
          <w:sz w:val="22"/>
          <w:szCs w:val="22"/>
        </w:rPr>
        <w:t xml:space="preserve">Efektivitas komunikasi pemasaran Abang Sayur Organik dilakukan dengan menggunakan rumus CRI yang menghasilkan </w:t>
      </w:r>
      <w:r w:rsidR="005E14A3" w:rsidRPr="00577CE0">
        <w:rPr>
          <w:i/>
          <w:sz w:val="22"/>
          <w:szCs w:val="22"/>
        </w:rPr>
        <w:t xml:space="preserve">unaware </w:t>
      </w:r>
      <w:r w:rsidR="005E14A3" w:rsidRPr="00577CE0">
        <w:rPr>
          <w:sz w:val="22"/>
          <w:szCs w:val="22"/>
        </w:rPr>
        <w:t xml:space="preserve">sebesar </w:t>
      </w:r>
      <w:r w:rsidR="005E14A3" w:rsidRPr="00577CE0">
        <w:rPr>
          <w:i/>
          <w:sz w:val="22"/>
          <w:szCs w:val="22"/>
        </w:rPr>
        <w:lastRenderedPageBreak/>
        <w:t xml:space="preserve">unaware </w:t>
      </w:r>
      <w:r w:rsidR="005E14A3" w:rsidRPr="00577CE0">
        <w:rPr>
          <w:sz w:val="22"/>
          <w:szCs w:val="22"/>
        </w:rPr>
        <w:t xml:space="preserve">sebesar 1%, </w:t>
      </w:r>
      <w:r w:rsidR="005E14A3" w:rsidRPr="00577CE0">
        <w:rPr>
          <w:i/>
          <w:sz w:val="22"/>
          <w:szCs w:val="22"/>
        </w:rPr>
        <w:t xml:space="preserve">no comprehend </w:t>
      </w:r>
      <w:r w:rsidR="005E14A3" w:rsidRPr="00577CE0">
        <w:rPr>
          <w:sz w:val="22"/>
          <w:szCs w:val="22"/>
        </w:rPr>
        <w:t xml:space="preserve">sebesar 1%, </w:t>
      </w:r>
      <w:r w:rsidR="005E14A3" w:rsidRPr="00577CE0">
        <w:rPr>
          <w:i/>
          <w:sz w:val="22"/>
          <w:szCs w:val="22"/>
        </w:rPr>
        <w:t>no interest</w:t>
      </w:r>
      <w:r w:rsidR="005E14A3" w:rsidRPr="00577CE0">
        <w:rPr>
          <w:sz w:val="22"/>
          <w:szCs w:val="22"/>
        </w:rPr>
        <w:t xml:space="preserve"> sebesar 2%, </w:t>
      </w:r>
      <w:r w:rsidR="005E14A3" w:rsidRPr="00577CE0">
        <w:rPr>
          <w:i/>
          <w:sz w:val="22"/>
          <w:szCs w:val="22"/>
        </w:rPr>
        <w:t xml:space="preserve">no intentions </w:t>
      </w:r>
      <w:r w:rsidR="005E14A3" w:rsidRPr="00577CE0">
        <w:rPr>
          <w:sz w:val="22"/>
          <w:szCs w:val="22"/>
        </w:rPr>
        <w:t xml:space="preserve">sebesar 7%, dan </w:t>
      </w:r>
      <w:r w:rsidR="005E14A3" w:rsidRPr="00577CE0">
        <w:rPr>
          <w:i/>
          <w:sz w:val="22"/>
          <w:szCs w:val="22"/>
        </w:rPr>
        <w:t xml:space="preserve">no action </w:t>
      </w:r>
      <w:r w:rsidR="005E14A3" w:rsidRPr="00577CE0">
        <w:rPr>
          <w:sz w:val="22"/>
          <w:szCs w:val="22"/>
        </w:rPr>
        <w:t xml:space="preserve">sebesar 31%, dan </w:t>
      </w:r>
      <w:r w:rsidR="005E14A3" w:rsidRPr="00577CE0">
        <w:rPr>
          <w:i/>
          <w:sz w:val="22"/>
          <w:szCs w:val="22"/>
        </w:rPr>
        <w:t>action</w:t>
      </w:r>
      <w:r w:rsidR="005E14A3" w:rsidRPr="00577CE0">
        <w:rPr>
          <w:sz w:val="22"/>
          <w:szCs w:val="22"/>
        </w:rPr>
        <w:t xml:space="preserve"> sebesar 58%. Sehingga dapat dikatakan komunikasi pemasaran Abang Sayur Organik efektif karena nilai hirarki </w:t>
      </w:r>
      <w:r w:rsidR="005E14A3" w:rsidRPr="00577CE0">
        <w:rPr>
          <w:i/>
          <w:sz w:val="22"/>
          <w:szCs w:val="22"/>
        </w:rPr>
        <w:t>action</w:t>
      </w:r>
      <w:r w:rsidR="005E14A3" w:rsidRPr="00577CE0">
        <w:rPr>
          <w:sz w:val="22"/>
          <w:szCs w:val="22"/>
        </w:rPr>
        <w:t xml:space="preserve"> melebihi </w:t>
      </w:r>
      <w:r w:rsidR="005E14A3" w:rsidRPr="00577CE0">
        <w:rPr>
          <w:i/>
          <w:sz w:val="22"/>
          <w:szCs w:val="22"/>
        </w:rPr>
        <w:t xml:space="preserve">unaware, no interest, no intentions, </w:t>
      </w:r>
      <w:r w:rsidR="005E14A3" w:rsidRPr="00577CE0">
        <w:rPr>
          <w:sz w:val="22"/>
          <w:szCs w:val="22"/>
        </w:rPr>
        <w:t xml:space="preserve">dan </w:t>
      </w:r>
      <w:r w:rsidR="005E14A3" w:rsidRPr="00577CE0">
        <w:rPr>
          <w:i/>
          <w:sz w:val="22"/>
          <w:szCs w:val="22"/>
        </w:rPr>
        <w:t>no action</w:t>
      </w:r>
      <w:r w:rsidR="005E14A3" w:rsidRPr="00577CE0">
        <w:rPr>
          <w:sz w:val="22"/>
          <w:szCs w:val="22"/>
        </w:rPr>
        <w:t>.</w:t>
      </w:r>
    </w:p>
    <w:p w14:paraId="702D9288" w14:textId="77777777" w:rsidR="00D36A3B" w:rsidRPr="002120E5" w:rsidRDefault="00052178" w:rsidP="00361348">
      <w:pPr>
        <w:spacing w:before="120"/>
        <w:jc w:val="both"/>
        <w:rPr>
          <w:sz w:val="22"/>
          <w:szCs w:val="22"/>
        </w:rPr>
      </w:pPr>
      <w:r w:rsidRPr="00577CE0">
        <w:rPr>
          <w:b/>
          <w:color w:val="000000"/>
          <w:sz w:val="22"/>
          <w:szCs w:val="22"/>
        </w:rPr>
        <w:t>Kata kunci</w:t>
      </w:r>
      <w:r w:rsidRPr="00577CE0">
        <w:rPr>
          <w:color w:val="000000"/>
          <w:sz w:val="22"/>
          <w:szCs w:val="22"/>
        </w:rPr>
        <w:t xml:space="preserve">: </w:t>
      </w:r>
      <w:r w:rsidR="005D1801">
        <w:rPr>
          <w:color w:val="000000"/>
          <w:sz w:val="22"/>
          <w:szCs w:val="22"/>
        </w:rPr>
        <w:t xml:space="preserve">Komunikasi Pemasaran, </w:t>
      </w:r>
      <w:r w:rsidR="005D1801" w:rsidRPr="005D1801">
        <w:rPr>
          <w:i/>
          <w:color w:val="000000"/>
          <w:sz w:val="22"/>
          <w:szCs w:val="22"/>
        </w:rPr>
        <w:t>Instagram</w:t>
      </w:r>
      <w:r w:rsidRPr="00577CE0">
        <w:rPr>
          <w:sz w:val="22"/>
          <w:szCs w:val="22"/>
        </w:rPr>
        <w:t>, Abang Sayur Organik,</w:t>
      </w:r>
      <w:r w:rsidRPr="00577CE0">
        <w:rPr>
          <w:i/>
          <w:sz w:val="22"/>
          <w:szCs w:val="22"/>
        </w:rPr>
        <w:t xml:space="preserve"> </w:t>
      </w:r>
      <w:r w:rsidRPr="00577CE0">
        <w:rPr>
          <w:sz w:val="22"/>
          <w:szCs w:val="22"/>
        </w:rPr>
        <w:t xml:space="preserve">4Cs, </w:t>
      </w:r>
      <w:r w:rsidR="005D1801">
        <w:rPr>
          <w:sz w:val="22"/>
          <w:szCs w:val="22"/>
        </w:rPr>
        <w:t>CRI</w:t>
      </w:r>
      <w:r w:rsidRPr="00577CE0">
        <w:rPr>
          <w:sz w:val="22"/>
          <w:szCs w:val="22"/>
        </w:rPr>
        <w:t>.</w:t>
      </w:r>
    </w:p>
    <w:p w14:paraId="1F5B4E2A" w14:textId="77777777" w:rsidR="00D36A3B" w:rsidRDefault="00D36A3B" w:rsidP="00C950E1">
      <w:pPr>
        <w:tabs>
          <w:tab w:val="left" w:pos="906"/>
        </w:tabs>
        <w:jc w:val="center"/>
        <w:rPr>
          <w:b/>
          <w:sz w:val="22"/>
          <w:szCs w:val="22"/>
        </w:rPr>
      </w:pPr>
    </w:p>
    <w:p w14:paraId="0CD26452" w14:textId="77777777" w:rsidR="00C950E1" w:rsidRPr="00C950E1" w:rsidRDefault="00C950E1" w:rsidP="00C950E1">
      <w:pPr>
        <w:tabs>
          <w:tab w:val="left" w:pos="906"/>
        </w:tabs>
        <w:jc w:val="center"/>
        <w:rPr>
          <w:b/>
          <w:sz w:val="22"/>
          <w:szCs w:val="22"/>
        </w:rPr>
      </w:pPr>
      <w:r w:rsidRPr="00C950E1">
        <w:rPr>
          <w:b/>
          <w:sz w:val="22"/>
          <w:szCs w:val="22"/>
        </w:rPr>
        <w:t>PENDAHULUAN</w:t>
      </w:r>
    </w:p>
    <w:p w14:paraId="7E5F6711" w14:textId="77777777" w:rsidR="00C950E1" w:rsidRPr="00C950E1" w:rsidRDefault="00C950E1" w:rsidP="00C950E1">
      <w:pPr>
        <w:jc w:val="both"/>
        <w:rPr>
          <w:sz w:val="22"/>
          <w:szCs w:val="22"/>
        </w:rPr>
      </w:pPr>
    </w:p>
    <w:p w14:paraId="2D01E9BE" w14:textId="77777777" w:rsidR="00402696" w:rsidRPr="00577CE0" w:rsidRDefault="005B3519" w:rsidP="00402696">
      <w:pPr>
        <w:pStyle w:val="ListParagraph"/>
        <w:ind w:left="0" w:firstLine="567"/>
        <w:jc w:val="both"/>
        <w:rPr>
          <w:sz w:val="22"/>
        </w:rPr>
      </w:pPr>
      <w:r w:rsidRPr="00577CE0">
        <w:rPr>
          <w:sz w:val="22"/>
        </w:rPr>
        <w:t xml:space="preserve">Perkembangan teknologi mengalami kemajuan yang sangat pesat khususnya teknologi komunikasi dan informasi yang saat ini dikenal dengan istilah Ekonomi Digital. Pengguna internet di Indonesia sebanyak 171,17 juta (naik 10,12% atau sekitar 25 juta dari tahun 2017) dari total populasi penduduk Indonesia sebanyak 264,16 juta dan  sebanyak 19 juta pengguna internet yang menggunakan media sosial untuk aktivitas berbisnis (APJII, 2018). Penggunaan media sosial dapat menjangkau pasar lebih luas dan lebih cepat sehingga lebih efektif dalam mengembangkan bisnis dibandingkan konvensional.      </w:t>
      </w:r>
    </w:p>
    <w:p w14:paraId="3D70ED86" w14:textId="77777777" w:rsidR="005B3519" w:rsidRPr="00577CE0" w:rsidRDefault="005B3519" w:rsidP="00402696">
      <w:pPr>
        <w:pStyle w:val="ListParagraph"/>
        <w:ind w:left="0" w:firstLine="567"/>
        <w:jc w:val="both"/>
        <w:rPr>
          <w:sz w:val="22"/>
        </w:rPr>
      </w:pPr>
      <w:r w:rsidRPr="00577CE0">
        <w:rPr>
          <w:sz w:val="22"/>
        </w:rPr>
        <w:t xml:space="preserve">Media sosial </w:t>
      </w:r>
      <w:r w:rsidRPr="00577CE0">
        <w:rPr>
          <w:i/>
          <w:sz w:val="22"/>
        </w:rPr>
        <w:t xml:space="preserve">Facebook </w:t>
      </w:r>
      <w:r w:rsidRPr="00577CE0">
        <w:rPr>
          <w:sz w:val="22"/>
        </w:rPr>
        <w:t>dan</w:t>
      </w:r>
      <w:r w:rsidRPr="00577CE0">
        <w:rPr>
          <w:i/>
          <w:sz w:val="22"/>
        </w:rPr>
        <w:t xml:space="preserve"> Instagram </w:t>
      </w:r>
      <w:r w:rsidRPr="00577CE0">
        <w:rPr>
          <w:sz w:val="22"/>
        </w:rPr>
        <w:t xml:space="preserve">paling berpengaruh dalam menjangkau pasar untuk pengembangan bisnis dikarenakan jumlah pengunjung yang terbanyak diantara media sosial lainnya. Namun, saat ini penggunaan </w:t>
      </w:r>
      <w:r w:rsidRPr="00577CE0">
        <w:rPr>
          <w:i/>
          <w:sz w:val="22"/>
        </w:rPr>
        <w:t xml:space="preserve">Instagram </w:t>
      </w:r>
      <w:r w:rsidRPr="00577CE0">
        <w:rPr>
          <w:sz w:val="22"/>
        </w:rPr>
        <w:t xml:space="preserve">lebih unggul jika dibandingkan dengan </w:t>
      </w:r>
      <w:r w:rsidRPr="00577CE0">
        <w:rPr>
          <w:i/>
          <w:sz w:val="22"/>
        </w:rPr>
        <w:t>Facebook</w:t>
      </w:r>
      <w:r w:rsidRPr="00577CE0">
        <w:rPr>
          <w:sz w:val="22"/>
        </w:rPr>
        <w:t xml:space="preserve"> dikarenakan </w:t>
      </w:r>
      <w:r w:rsidRPr="00577CE0">
        <w:rPr>
          <w:i/>
          <w:sz w:val="22"/>
        </w:rPr>
        <w:t>Instagram</w:t>
      </w:r>
      <w:r w:rsidRPr="00577CE0">
        <w:rPr>
          <w:sz w:val="22"/>
        </w:rPr>
        <w:t xml:space="preserve"> lebih mampu menjangkau pasar anak muda di usia produktif dan juga lebih banyak memiliki fitur yang lebih mudah untuk digunakan oleh pelaku usaha. Menurut riset APJII (2018), </w:t>
      </w:r>
      <w:r w:rsidRPr="00577CE0">
        <w:rPr>
          <w:i/>
          <w:sz w:val="22"/>
        </w:rPr>
        <w:t>Instagram</w:t>
      </w:r>
      <w:r w:rsidRPr="00577CE0">
        <w:rPr>
          <w:sz w:val="22"/>
        </w:rPr>
        <w:t xml:space="preserve"> memiliki pengguna aktif di Indonesia sebanyak 47 juta dengan rata-rata rentang usia 15-39 tahun. Maka dari itu, </w:t>
      </w:r>
      <w:r w:rsidRPr="00577CE0">
        <w:rPr>
          <w:i/>
          <w:sz w:val="22"/>
        </w:rPr>
        <w:t>Instagram</w:t>
      </w:r>
      <w:r w:rsidRPr="00577CE0">
        <w:rPr>
          <w:sz w:val="22"/>
        </w:rPr>
        <w:t xml:space="preserve"> saat ini telah banyak dijadikan salah satu media komunikasi pemasaran oleh pelaku usaha.</w:t>
      </w:r>
    </w:p>
    <w:p w14:paraId="3054FCCE" w14:textId="77777777" w:rsidR="005B3519" w:rsidRPr="00577CE0" w:rsidRDefault="005B3519" w:rsidP="005B3519">
      <w:pPr>
        <w:pStyle w:val="ListParagraph"/>
        <w:ind w:left="0" w:firstLine="567"/>
        <w:jc w:val="both"/>
        <w:rPr>
          <w:sz w:val="22"/>
        </w:rPr>
      </w:pPr>
      <w:r w:rsidRPr="00577CE0">
        <w:rPr>
          <w:i/>
          <w:sz w:val="22"/>
        </w:rPr>
        <w:t>Instagram</w:t>
      </w:r>
      <w:r w:rsidRPr="00577CE0">
        <w:rPr>
          <w:sz w:val="22"/>
        </w:rPr>
        <w:t xml:space="preserve"> memiliki peluang bisnis sangat besar yang terlihat dari semakin meningkatnya pelaku usaha yang menggunakan </w:t>
      </w:r>
      <w:r w:rsidRPr="00577CE0">
        <w:rPr>
          <w:i/>
          <w:sz w:val="22"/>
        </w:rPr>
        <w:t>Instagram</w:t>
      </w:r>
      <w:r w:rsidRPr="00577CE0">
        <w:rPr>
          <w:sz w:val="22"/>
        </w:rPr>
        <w:t xml:space="preserve"> dalam komunikasi pemasaran. Sehingga, persaingan akan semakin ketat dengan adanya media </w:t>
      </w:r>
      <w:r w:rsidRPr="00577CE0">
        <w:rPr>
          <w:i/>
          <w:sz w:val="22"/>
        </w:rPr>
        <w:t xml:space="preserve">online. </w:t>
      </w:r>
      <w:r w:rsidRPr="00577CE0">
        <w:rPr>
          <w:sz w:val="22"/>
        </w:rPr>
        <w:t xml:space="preserve">Suatu usaha harus memiliki keunggulan dari produk yang dihasilkan, memiliki inovasi dalam strategi pemasaran salah satunya iklan yang menarik dan memiliki komunikasi yang efektif sehingga dapat mempengaruhi masyarakat untuk membeli produk. </w:t>
      </w:r>
      <w:r w:rsidR="00CC7B27" w:rsidRPr="00577CE0">
        <w:rPr>
          <w:sz w:val="22"/>
          <w:lang w:val="en-US"/>
        </w:rPr>
        <w:t>K</w:t>
      </w:r>
      <w:r w:rsidRPr="00577CE0">
        <w:rPr>
          <w:sz w:val="22"/>
        </w:rPr>
        <w:t xml:space="preserve">omunikasi pemasaran merupakan hal yang penting dalam keberlanjutan suatu usaha. </w:t>
      </w:r>
      <w:r w:rsidR="00ED0595" w:rsidRPr="00ED0595">
        <w:rPr>
          <w:sz w:val="22"/>
        </w:rPr>
        <w:t xml:space="preserve">Komunikasi pemasaran dilakukan secara berhati-hati dan penuh dengan perhitungan dalam menyusun rencana. Tepatnya sasaran komunikasi yang dilakukan akan membuat proses komunikasi berjalan secara efektif dan efesien (Suryani, 2014). </w:t>
      </w:r>
      <w:r w:rsidRPr="00577CE0">
        <w:rPr>
          <w:sz w:val="22"/>
        </w:rPr>
        <w:t>Berbagai macam komunikasi pemasaran dilakukan untuk memperkenalkan suatu produk kepada konsumen agar mengetahui keberadaan produk tersebut. Ketika konsumen sudah mengetahui maka diharapkan konsumen dapat mengkomunikasikan informasi kepada konsumen lai</w:t>
      </w:r>
      <w:r w:rsidR="00ED0595">
        <w:rPr>
          <w:sz w:val="22"/>
        </w:rPr>
        <w:t>n</w:t>
      </w:r>
      <w:r w:rsidRPr="00577CE0">
        <w:rPr>
          <w:sz w:val="22"/>
        </w:rPr>
        <w:t xml:space="preserve">.  Komunikasi pemasaran yang dilakukan di media sosial akan membantu dalam mengurangi biaya pemasaran dari pada menggunakan media komunikasi pemasaran lainnya sehingga lebih efesien dan melalui media sosial </w:t>
      </w:r>
      <w:r w:rsidRPr="00577CE0">
        <w:rPr>
          <w:i/>
          <w:sz w:val="22"/>
        </w:rPr>
        <w:t>Instagram</w:t>
      </w:r>
      <w:r w:rsidRPr="00577CE0">
        <w:rPr>
          <w:sz w:val="22"/>
        </w:rPr>
        <w:t xml:space="preserve"> para pelaku usaha dapat memastikan selalu memberikan pesan terbaru terkait produk dengan </w:t>
      </w:r>
      <w:r w:rsidRPr="00577CE0">
        <w:rPr>
          <w:i/>
          <w:sz w:val="22"/>
        </w:rPr>
        <w:t xml:space="preserve">post </w:t>
      </w:r>
      <w:r w:rsidRPr="00577CE0">
        <w:rPr>
          <w:sz w:val="22"/>
        </w:rPr>
        <w:t xml:space="preserve">foto maupun video sekreatif mungkin agar konsumen tertarik untuk membeli dan komunikasi pemasaran yang dilakukan dapat berjalan efektif. </w:t>
      </w:r>
    </w:p>
    <w:p w14:paraId="47733D7B" w14:textId="77777777" w:rsidR="00C950E1" w:rsidRPr="005B3519" w:rsidRDefault="005B3519" w:rsidP="00E12E8C">
      <w:pPr>
        <w:pStyle w:val="ListParagraph"/>
        <w:ind w:left="0" w:firstLine="426"/>
        <w:jc w:val="both"/>
      </w:pPr>
      <w:r w:rsidRPr="00577CE0">
        <w:rPr>
          <w:sz w:val="22"/>
        </w:rPr>
        <w:t>Salah satu pelaku usaha yang menggunakan media sosial Instagram sebagai media komunikasi pemasaran adalah A</w:t>
      </w:r>
      <w:r w:rsidR="00E12E8C" w:rsidRPr="00577CE0">
        <w:rPr>
          <w:sz w:val="22"/>
        </w:rPr>
        <w:t xml:space="preserve">bang Sayur Organik. Tujuan </w:t>
      </w:r>
      <w:r w:rsidRPr="00577CE0">
        <w:rPr>
          <w:sz w:val="22"/>
        </w:rPr>
        <w:t xml:space="preserve">komunikasi pemasaran melalui Instagram diharapkan dapat memotong jalur distribusi sehingga harga yang dijual terjangkau dan jangkaun sasaran konsumen yang didapat lebih luas. Abang Sayur Organik merupakan suatu usaha yang menjual berbagai macam produk organik di Kota Malang. Penelitian ini bertujuan untuk menganalisis pemasaran yang dilakukan Abang Sayur Organik dan untuk menganalisis efektivitas Instagram Abang Sayur Organik. Pentingnya melalukan penelitian efektivitas </w:t>
      </w:r>
      <w:r w:rsidRPr="00577CE0">
        <w:rPr>
          <w:i/>
          <w:sz w:val="22"/>
        </w:rPr>
        <w:t>Instagram</w:t>
      </w:r>
      <w:r w:rsidRPr="00577CE0">
        <w:rPr>
          <w:sz w:val="22"/>
        </w:rPr>
        <w:t xml:space="preserve"> dikarenkan, Abang Sayur Organik melakukan penjualan hanya menggunakan media </w:t>
      </w:r>
      <w:r w:rsidRPr="00577CE0">
        <w:rPr>
          <w:i/>
          <w:sz w:val="22"/>
        </w:rPr>
        <w:t xml:space="preserve">online </w:t>
      </w:r>
      <w:r w:rsidRPr="00577CE0">
        <w:rPr>
          <w:sz w:val="22"/>
        </w:rPr>
        <w:t xml:space="preserve">saja sehingga nantinya akan digunakan sebagai evaluasi dalam strategi pemasaran yang dilakukan Abang Sayur Organik untuk meningkatkan kualitas produk maupun layanan yang diberikan kepada konsumen dan mampu berkembang dalam persaingan yang </w:t>
      </w:r>
      <w:r w:rsidRPr="00577CE0">
        <w:rPr>
          <w:sz w:val="22"/>
          <w:szCs w:val="22"/>
        </w:rPr>
        <w:t>ketat.</w:t>
      </w:r>
      <w:r w:rsidRPr="00DE4A50">
        <w:t xml:space="preserve"> </w:t>
      </w:r>
    </w:p>
    <w:p w14:paraId="2B0A7EF0" w14:textId="77777777" w:rsidR="00071D78" w:rsidRDefault="00071D78">
      <w:pPr>
        <w:rPr>
          <w:b/>
          <w:sz w:val="22"/>
          <w:szCs w:val="22"/>
        </w:rPr>
      </w:pPr>
    </w:p>
    <w:p w14:paraId="4CB47C34" w14:textId="77777777" w:rsidR="00C950E1" w:rsidRDefault="00C950E1" w:rsidP="00C950E1">
      <w:pPr>
        <w:autoSpaceDE w:val="0"/>
        <w:autoSpaceDN w:val="0"/>
        <w:adjustRightInd w:val="0"/>
        <w:ind w:firstLine="720"/>
        <w:jc w:val="center"/>
        <w:rPr>
          <w:b/>
          <w:sz w:val="22"/>
          <w:szCs w:val="22"/>
        </w:rPr>
      </w:pPr>
      <w:r w:rsidRPr="00C950E1">
        <w:rPr>
          <w:b/>
          <w:sz w:val="22"/>
          <w:szCs w:val="22"/>
        </w:rPr>
        <w:t>METODE PENELITIAN</w:t>
      </w:r>
    </w:p>
    <w:p w14:paraId="430DA783" w14:textId="77777777" w:rsidR="008B7F25" w:rsidRPr="00C950E1" w:rsidRDefault="008B7F25" w:rsidP="00C950E1">
      <w:pPr>
        <w:autoSpaceDE w:val="0"/>
        <w:autoSpaceDN w:val="0"/>
        <w:adjustRightInd w:val="0"/>
        <w:ind w:firstLine="720"/>
        <w:jc w:val="center"/>
        <w:rPr>
          <w:sz w:val="22"/>
          <w:szCs w:val="22"/>
        </w:rPr>
      </w:pPr>
    </w:p>
    <w:p w14:paraId="7DE03782" w14:textId="77777777" w:rsidR="00AA779F" w:rsidRPr="00577CE0" w:rsidRDefault="005B3519" w:rsidP="00052178">
      <w:pPr>
        <w:pStyle w:val="ListParagraph"/>
        <w:ind w:left="0" w:firstLine="567"/>
        <w:jc w:val="both"/>
        <w:rPr>
          <w:rFonts w:eastAsiaTheme="minorEastAsia"/>
          <w:sz w:val="22"/>
        </w:rPr>
      </w:pPr>
      <w:r w:rsidRPr="00577CE0">
        <w:rPr>
          <w:sz w:val="22"/>
        </w:rPr>
        <w:t xml:space="preserve">Penelitian dilakukan pada Abang Sayur Organik di bulan Maret–April 2020. Penelitian ini menggunakan pendekatan kuantitatif analisis deskriptif dan dilakukan dengan metode survei secara </w:t>
      </w:r>
      <w:r w:rsidRPr="00577CE0">
        <w:rPr>
          <w:i/>
          <w:sz w:val="22"/>
        </w:rPr>
        <w:t xml:space="preserve">online </w:t>
      </w:r>
      <w:r w:rsidRPr="00577CE0">
        <w:rPr>
          <w:sz w:val="22"/>
        </w:rPr>
        <w:t xml:space="preserve">selama satu periode tertentu dengan menggunakan kuesioner melalui </w:t>
      </w:r>
      <w:r w:rsidRPr="00577CE0">
        <w:rPr>
          <w:i/>
          <w:sz w:val="22"/>
        </w:rPr>
        <w:t>google form</w:t>
      </w:r>
      <w:r w:rsidRPr="00577CE0">
        <w:rPr>
          <w:sz w:val="22"/>
        </w:rPr>
        <w:t xml:space="preserve">. Populasi dalam penelitian ini merupakan seluruh </w:t>
      </w:r>
      <w:r w:rsidRPr="00577CE0">
        <w:rPr>
          <w:i/>
          <w:sz w:val="22"/>
        </w:rPr>
        <w:t>followers</w:t>
      </w:r>
      <w:r w:rsidRPr="00577CE0">
        <w:rPr>
          <w:sz w:val="22"/>
        </w:rPr>
        <w:t xml:space="preserve"> </w:t>
      </w:r>
      <w:r w:rsidRPr="00577CE0">
        <w:rPr>
          <w:i/>
          <w:sz w:val="22"/>
        </w:rPr>
        <w:t>Instagram</w:t>
      </w:r>
      <w:r w:rsidRPr="00577CE0">
        <w:rPr>
          <w:sz w:val="22"/>
        </w:rPr>
        <w:t xml:space="preserve"> Abang Sayur Organik yang di </w:t>
      </w:r>
      <w:r w:rsidRPr="00577CE0">
        <w:rPr>
          <w:i/>
          <w:sz w:val="22"/>
        </w:rPr>
        <w:t>record</w:t>
      </w:r>
      <w:r w:rsidRPr="00577CE0">
        <w:rPr>
          <w:sz w:val="22"/>
        </w:rPr>
        <w:t xml:space="preserve"> pada tanggal 28 Januari 2020 dengan jumlah 3.393 </w:t>
      </w:r>
      <w:r w:rsidRPr="00577CE0">
        <w:rPr>
          <w:i/>
          <w:sz w:val="22"/>
        </w:rPr>
        <w:t>followers</w:t>
      </w:r>
      <w:r w:rsidRPr="00577CE0">
        <w:rPr>
          <w:sz w:val="22"/>
        </w:rPr>
        <w:t xml:space="preserve">. Teknik sampling yang digunakan dalam penelitian adalah </w:t>
      </w:r>
      <w:r w:rsidRPr="00577CE0">
        <w:rPr>
          <w:i/>
          <w:sz w:val="22"/>
        </w:rPr>
        <w:t>Systematic Random Sampling</w:t>
      </w:r>
      <w:r w:rsidR="00E12E8C" w:rsidRPr="00577CE0">
        <w:rPr>
          <w:sz w:val="22"/>
        </w:rPr>
        <w:t xml:space="preserve">. </w:t>
      </w:r>
      <w:r w:rsidR="00E12E8C" w:rsidRPr="00577CE0">
        <w:rPr>
          <w:sz w:val="22"/>
          <w:lang w:val="en-US"/>
        </w:rPr>
        <w:t>P</w:t>
      </w:r>
      <w:r w:rsidRPr="00577CE0">
        <w:rPr>
          <w:sz w:val="22"/>
        </w:rPr>
        <w:t xml:space="preserve">engukuran sampel menggunakan rumus Yamane </w:t>
      </w:r>
      <w:r w:rsidRPr="00577CE0">
        <w:rPr>
          <w:sz w:val="22"/>
        </w:rPr>
        <w:fldChar w:fldCharType="begin" w:fldLock="1"/>
      </w:r>
      <w:r w:rsidRPr="00577CE0">
        <w:rPr>
          <w:sz w:val="22"/>
        </w:rPr>
        <w:instrText>ADDIN CSL_CITATION {"citationItems":[{"id":"ITEM-1","itemData":{"author":[{"dropping-particle":"","family":"Israel","given":"Glenn D","non-dropping-particle":"","parse-names":false,"suffix":""}],"container-title":"IFAS Journal","id":"ITEM-1","issued":{"date-parts":[["2012"]]},"page":"1-5","title":"Determining Sample Size 1","type":"article-journal","volume":"PEOD-6"},"uris":["http://www.mendeley.com/documents/?uuid=d5f45eb0-e55f-46b7-b2d5-93b8dffe4c24"]}],"mendeley":{"formattedCitation":"(Israel 2012)","manualFormatting":"(Israel, 2012)","plainTextFormattedCitation":"(Israel 2012)","previouslyFormattedCitation":"(Israel 2012)"},"properties":{"noteIndex":0},"schema":"https://github.com/citation-style-language/schema/raw/master/csl-citation.json"}</w:instrText>
      </w:r>
      <w:r w:rsidRPr="00577CE0">
        <w:rPr>
          <w:sz w:val="22"/>
        </w:rPr>
        <w:fldChar w:fldCharType="separate"/>
      </w:r>
      <w:r w:rsidRPr="00577CE0">
        <w:rPr>
          <w:sz w:val="22"/>
        </w:rPr>
        <w:t>(Israel, 2012)</w:t>
      </w:r>
      <w:r w:rsidRPr="00577CE0">
        <w:rPr>
          <w:sz w:val="22"/>
        </w:rPr>
        <w:fldChar w:fldCharType="end"/>
      </w:r>
      <w:r w:rsidRPr="00577CE0">
        <w:rPr>
          <w:sz w:val="22"/>
        </w:rPr>
        <w:t xml:space="preserve"> dengan tingkat kesalahan 10%. </w:t>
      </w:r>
      <w:r w:rsidR="00E12E8C" w:rsidRPr="00577CE0">
        <w:rPr>
          <w:sz w:val="22"/>
          <w:lang w:val="en-US"/>
        </w:rPr>
        <w:t>Sehingga j</w:t>
      </w:r>
      <w:r w:rsidR="00052178" w:rsidRPr="00577CE0">
        <w:rPr>
          <w:sz w:val="22"/>
          <w:lang w:val="en-US"/>
        </w:rPr>
        <w:t xml:space="preserve">umlah </w:t>
      </w:r>
      <w:r w:rsidRPr="00577CE0">
        <w:rPr>
          <w:rFonts w:eastAsiaTheme="minorEastAsia"/>
          <w:sz w:val="22"/>
        </w:rPr>
        <w:t xml:space="preserve">sampel </w:t>
      </w:r>
      <w:r w:rsidR="00E12E8C" w:rsidRPr="00577CE0">
        <w:rPr>
          <w:rFonts w:eastAsiaTheme="minorEastAsia"/>
          <w:sz w:val="22"/>
          <w:lang w:val="en-US"/>
        </w:rPr>
        <w:t xml:space="preserve">dalam penelitian ini </w:t>
      </w:r>
      <w:r w:rsidRPr="00577CE0">
        <w:rPr>
          <w:rFonts w:eastAsiaTheme="minorEastAsia"/>
          <w:sz w:val="22"/>
        </w:rPr>
        <w:t>sebanyak 98 responden.</w:t>
      </w:r>
    </w:p>
    <w:p w14:paraId="1DBE7E26" w14:textId="77777777" w:rsidR="005B3519" w:rsidRPr="00577CE0" w:rsidRDefault="005B3519" w:rsidP="00ED0595">
      <w:pPr>
        <w:spacing w:before="120"/>
        <w:jc w:val="both"/>
        <w:rPr>
          <w:rFonts w:eastAsiaTheme="minorEastAsia"/>
          <w:sz w:val="22"/>
        </w:rPr>
      </w:pPr>
      <w:r w:rsidRPr="00577CE0">
        <w:rPr>
          <w:b/>
          <w:sz w:val="22"/>
        </w:rPr>
        <w:t>Analisis Data</w:t>
      </w:r>
    </w:p>
    <w:p w14:paraId="2FFA3E77" w14:textId="77777777" w:rsidR="007446CE" w:rsidRPr="00577CE0" w:rsidRDefault="007446CE" w:rsidP="00ED0595">
      <w:pPr>
        <w:pStyle w:val="ListParagraph"/>
        <w:numPr>
          <w:ilvl w:val="0"/>
          <w:numId w:val="19"/>
        </w:numPr>
        <w:ind w:left="425" w:hanging="425"/>
        <w:jc w:val="both"/>
        <w:rPr>
          <w:sz w:val="22"/>
        </w:rPr>
      </w:pPr>
      <w:r w:rsidRPr="00577CE0">
        <w:rPr>
          <w:sz w:val="22"/>
        </w:rPr>
        <w:t>Skala Guttman</w:t>
      </w:r>
    </w:p>
    <w:p w14:paraId="2E3B19B9" w14:textId="77777777" w:rsidR="007446CE" w:rsidRPr="00577CE0" w:rsidRDefault="007446CE" w:rsidP="007446CE">
      <w:pPr>
        <w:pStyle w:val="ListParagraph"/>
        <w:spacing w:after="120"/>
        <w:ind w:left="0" w:firstLine="567"/>
        <w:contextualSpacing w:val="0"/>
        <w:jc w:val="both"/>
        <w:rPr>
          <w:sz w:val="22"/>
        </w:rPr>
      </w:pPr>
      <w:r w:rsidRPr="00577CE0">
        <w:rPr>
          <w:sz w:val="22"/>
        </w:rPr>
        <w:t xml:space="preserve">Skala guttman digunakan untuk memberikan jawaban yang tegas atas pertanyaan yang diajukan (Neolaka, 2014). Pengukuran guttman pada penelitian ini digunakan untuk menghitung efektivitas penggunaan </w:t>
      </w:r>
      <w:r w:rsidRPr="00577CE0">
        <w:rPr>
          <w:i/>
          <w:sz w:val="22"/>
        </w:rPr>
        <w:t>Instagram</w:t>
      </w:r>
      <w:r w:rsidRPr="00577CE0">
        <w:rPr>
          <w:sz w:val="22"/>
        </w:rPr>
        <w:t xml:space="preserve"> sebagai komunikasi pemasaran dimana setiap item pertanyaan berupa pernyataan tegas dalam setiap jawaban. Setiap item memiliki jawaban yang berbeda seperti Ya dan Tidak.</w:t>
      </w:r>
    </w:p>
    <w:p w14:paraId="2C56946B" w14:textId="77777777" w:rsidR="005B3519" w:rsidRPr="00577CE0" w:rsidRDefault="005B3519" w:rsidP="005B3519">
      <w:pPr>
        <w:pStyle w:val="ListParagraph"/>
        <w:numPr>
          <w:ilvl w:val="0"/>
          <w:numId w:val="19"/>
        </w:numPr>
        <w:ind w:left="426" w:hanging="426"/>
        <w:jc w:val="both"/>
        <w:rPr>
          <w:sz w:val="22"/>
        </w:rPr>
      </w:pPr>
      <w:r w:rsidRPr="00577CE0">
        <w:rPr>
          <w:sz w:val="22"/>
        </w:rPr>
        <w:t>Uji Validitas</w:t>
      </w:r>
    </w:p>
    <w:p w14:paraId="108887EB" w14:textId="77777777" w:rsidR="005B3519" w:rsidRPr="00577CE0" w:rsidRDefault="005B3519" w:rsidP="005B3519">
      <w:pPr>
        <w:pStyle w:val="ListParagraph"/>
        <w:ind w:left="0" w:firstLine="567"/>
        <w:jc w:val="both"/>
        <w:rPr>
          <w:sz w:val="22"/>
        </w:rPr>
      </w:pPr>
      <w:r w:rsidRPr="00577CE0">
        <w:rPr>
          <w:sz w:val="22"/>
        </w:rPr>
        <w:t xml:space="preserve">Pengujian validitas </w:t>
      </w:r>
      <w:r w:rsidRPr="00577CE0">
        <w:rPr>
          <w:i/>
          <w:sz w:val="22"/>
        </w:rPr>
        <w:t>instrument</w:t>
      </w:r>
      <w:r w:rsidRPr="00577CE0">
        <w:rPr>
          <w:sz w:val="22"/>
        </w:rPr>
        <w:t xml:space="preserve"> dengan menggunakan skala Guttman yaitu menggunakan uji Koefisien Reprodusibilitas dan Koefisien Skalabilitas (Singarimbun, 2018). Adapun rumus Koefisien Reprodusibilitas (Kr) dan Koefisien Skalabilitas (Ks) yaitu: </w:t>
      </w:r>
    </w:p>
    <w:p w14:paraId="60D2FAF1" w14:textId="77777777" w:rsidR="005B3519" w:rsidRPr="00577CE0" w:rsidRDefault="005B3519" w:rsidP="005B3519">
      <w:pPr>
        <w:pStyle w:val="ListParagraph"/>
        <w:ind w:left="0" w:firstLine="425"/>
        <w:contextualSpacing w:val="0"/>
        <w:jc w:val="both"/>
        <w:rPr>
          <w:sz w:val="22"/>
        </w:rPr>
      </w:pPr>
      <m:oMathPara>
        <m:oMath>
          <m:r>
            <m:rPr>
              <m:sty m:val="p"/>
            </m:rPr>
            <w:rPr>
              <w:rFonts w:ascii="Cambria Math" w:hAnsi="Cambria Math"/>
              <w:sz w:val="22"/>
            </w:rPr>
            <m:t>Kr=1-</m:t>
          </m:r>
          <m:f>
            <m:fPr>
              <m:ctrlPr>
                <w:rPr>
                  <w:rFonts w:ascii="Cambria Math" w:hAnsi="Cambria Math"/>
                  <w:sz w:val="22"/>
                </w:rPr>
              </m:ctrlPr>
            </m:fPr>
            <m:num>
              <m:r>
                <m:rPr>
                  <m:sty m:val="p"/>
                </m:rPr>
                <w:rPr>
                  <w:rFonts w:ascii="Cambria Math" w:hAnsi="Cambria Math"/>
                  <w:sz w:val="22"/>
                </w:rPr>
                <m:t>e</m:t>
              </m:r>
            </m:num>
            <m:den>
              <m:r>
                <w:rPr>
                  <w:rFonts w:ascii="Cambria Math" w:hAnsi="Cambria Math"/>
                  <w:sz w:val="22"/>
                </w:rPr>
                <m:t>n</m:t>
              </m:r>
            </m:den>
          </m:f>
        </m:oMath>
      </m:oMathPara>
    </w:p>
    <w:p w14:paraId="18F1CEB6" w14:textId="77777777" w:rsidR="005B3519" w:rsidRPr="00577CE0" w:rsidRDefault="005B3519" w:rsidP="005B3519">
      <w:pPr>
        <w:pStyle w:val="ListParagraph"/>
        <w:ind w:left="0"/>
        <w:jc w:val="both"/>
        <w:rPr>
          <w:sz w:val="22"/>
        </w:rPr>
      </w:pPr>
      <w:r w:rsidRPr="00577CE0">
        <w:rPr>
          <w:sz w:val="22"/>
        </w:rPr>
        <w:t>Keterangan:</w:t>
      </w:r>
    </w:p>
    <w:p w14:paraId="0F93E9D2" w14:textId="77777777" w:rsidR="005B3519" w:rsidRPr="00577CE0" w:rsidRDefault="005B3519" w:rsidP="005B3519">
      <w:pPr>
        <w:pStyle w:val="ListParagraph"/>
        <w:ind w:left="0"/>
        <w:jc w:val="both"/>
        <w:rPr>
          <w:i/>
          <w:sz w:val="22"/>
        </w:rPr>
      </w:pPr>
      <w:r w:rsidRPr="00577CE0">
        <w:rPr>
          <w:sz w:val="22"/>
        </w:rPr>
        <w:t>Kr</w:t>
      </w:r>
      <w:r w:rsidRPr="00577CE0">
        <w:rPr>
          <w:sz w:val="22"/>
        </w:rPr>
        <w:tab/>
        <w:t>: Koefisien Reprodusibilitas</w:t>
      </w:r>
    </w:p>
    <w:p w14:paraId="387DDEA1" w14:textId="77777777" w:rsidR="005B3519" w:rsidRPr="00577CE0" w:rsidRDefault="005B3519" w:rsidP="005B3519">
      <w:pPr>
        <w:pStyle w:val="ListParagraph"/>
        <w:ind w:left="0"/>
        <w:jc w:val="both"/>
        <w:rPr>
          <w:sz w:val="22"/>
        </w:rPr>
      </w:pPr>
      <w:r w:rsidRPr="00577CE0">
        <w:rPr>
          <w:sz w:val="22"/>
        </w:rPr>
        <w:t>e</w:t>
      </w:r>
      <w:r w:rsidRPr="00577CE0">
        <w:rPr>
          <w:sz w:val="22"/>
        </w:rPr>
        <w:tab/>
        <w:t>: Jumlah kesalahan/nilai error</w:t>
      </w:r>
    </w:p>
    <w:p w14:paraId="4FD288F3" w14:textId="77777777" w:rsidR="005B3519" w:rsidRPr="00577CE0" w:rsidRDefault="005B3519" w:rsidP="005B3519">
      <w:pPr>
        <w:pStyle w:val="ListParagraph"/>
        <w:ind w:left="0"/>
        <w:jc w:val="both"/>
        <w:rPr>
          <w:sz w:val="22"/>
        </w:rPr>
      </w:pPr>
      <w:r w:rsidRPr="00577CE0">
        <w:rPr>
          <w:sz w:val="22"/>
        </w:rPr>
        <w:t>n</w:t>
      </w:r>
      <w:r w:rsidRPr="00577CE0">
        <w:rPr>
          <w:sz w:val="22"/>
        </w:rPr>
        <w:tab/>
        <w:t xml:space="preserve">: Jumlah pertanyaan dikali jumlah </w:t>
      </w:r>
    </w:p>
    <w:p w14:paraId="5ADCB089" w14:textId="77777777" w:rsidR="005B3519" w:rsidRPr="00577CE0" w:rsidRDefault="005B3519" w:rsidP="005B3519">
      <w:pPr>
        <w:pStyle w:val="ListParagraph"/>
        <w:ind w:left="0"/>
        <w:jc w:val="both"/>
        <w:rPr>
          <w:sz w:val="22"/>
        </w:rPr>
      </w:pPr>
      <w:r w:rsidRPr="00577CE0">
        <w:rPr>
          <w:sz w:val="22"/>
        </w:rPr>
        <w:t xml:space="preserve">              responden</w:t>
      </w:r>
    </w:p>
    <w:p w14:paraId="5F6D64F0" w14:textId="77777777" w:rsidR="005B3519" w:rsidRPr="00577CE0" w:rsidRDefault="005B3519" w:rsidP="005B3519">
      <w:pPr>
        <w:pStyle w:val="ListParagraph"/>
        <w:ind w:left="0" w:firstLine="425"/>
        <w:contextualSpacing w:val="0"/>
        <w:jc w:val="both"/>
        <w:rPr>
          <w:sz w:val="22"/>
        </w:rPr>
      </w:pPr>
      <m:oMathPara>
        <m:oMath>
          <m:r>
            <m:rPr>
              <m:sty m:val="p"/>
            </m:rPr>
            <w:rPr>
              <w:rFonts w:ascii="Cambria Math" w:hAnsi="Cambria Math"/>
              <w:sz w:val="22"/>
            </w:rPr>
            <m:t>Ks=1-</m:t>
          </m:r>
          <m:f>
            <m:fPr>
              <m:ctrlPr>
                <w:rPr>
                  <w:rFonts w:ascii="Cambria Math" w:hAnsi="Cambria Math"/>
                  <w:sz w:val="22"/>
                </w:rPr>
              </m:ctrlPr>
            </m:fPr>
            <m:num>
              <m:r>
                <m:rPr>
                  <m:sty m:val="p"/>
                </m:rPr>
                <w:rPr>
                  <w:rFonts w:ascii="Cambria Math" w:hAnsi="Cambria Math"/>
                  <w:sz w:val="22"/>
                </w:rPr>
                <m:t>e</m:t>
              </m:r>
            </m:num>
            <m:den>
              <m:r>
                <w:rPr>
                  <w:rFonts w:ascii="Cambria Math" w:hAnsi="Cambria Math"/>
                  <w:sz w:val="22"/>
                </w:rPr>
                <m:t>x</m:t>
              </m:r>
            </m:den>
          </m:f>
        </m:oMath>
      </m:oMathPara>
    </w:p>
    <w:p w14:paraId="02C63DFB" w14:textId="77777777" w:rsidR="00052178" w:rsidRPr="00577CE0" w:rsidRDefault="00052178" w:rsidP="005B3519">
      <w:pPr>
        <w:pStyle w:val="ListParagraph"/>
        <w:ind w:left="0"/>
        <w:jc w:val="both"/>
      </w:pPr>
    </w:p>
    <w:p w14:paraId="0A448427" w14:textId="77777777" w:rsidR="005B3519" w:rsidRPr="00577CE0" w:rsidRDefault="005B3519" w:rsidP="005B3519">
      <w:pPr>
        <w:pStyle w:val="ListParagraph"/>
        <w:ind w:left="0"/>
        <w:jc w:val="both"/>
        <w:rPr>
          <w:sz w:val="22"/>
        </w:rPr>
      </w:pPr>
      <w:r w:rsidRPr="00577CE0">
        <w:rPr>
          <w:sz w:val="22"/>
        </w:rPr>
        <w:t>Keterangan:</w:t>
      </w:r>
    </w:p>
    <w:p w14:paraId="018E87F8" w14:textId="77777777" w:rsidR="005B3519" w:rsidRPr="00577CE0" w:rsidRDefault="005B3519" w:rsidP="005B3519">
      <w:pPr>
        <w:pStyle w:val="ListParagraph"/>
        <w:ind w:left="0"/>
        <w:jc w:val="both"/>
        <w:rPr>
          <w:i/>
          <w:sz w:val="22"/>
        </w:rPr>
      </w:pPr>
      <w:r w:rsidRPr="00577CE0">
        <w:rPr>
          <w:sz w:val="22"/>
        </w:rPr>
        <w:t>Ks</w:t>
      </w:r>
      <w:r w:rsidRPr="00577CE0">
        <w:rPr>
          <w:sz w:val="22"/>
        </w:rPr>
        <w:tab/>
        <w:t>: Koefisien Skalabilitas</w:t>
      </w:r>
    </w:p>
    <w:p w14:paraId="5402D740" w14:textId="77777777" w:rsidR="005B3519" w:rsidRPr="00577CE0" w:rsidRDefault="005B3519" w:rsidP="005B3519">
      <w:pPr>
        <w:pStyle w:val="ListParagraph"/>
        <w:ind w:left="0"/>
        <w:jc w:val="both"/>
        <w:rPr>
          <w:sz w:val="22"/>
        </w:rPr>
      </w:pPr>
      <w:r w:rsidRPr="00577CE0">
        <w:rPr>
          <w:sz w:val="22"/>
        </w:rPr>
        <w:t>e</w:t>
      </w:r>
      <w:r w:rsidRPr="00577CE0">
        <w:rPr>
          <w:sz w:val="22"/>
        </w:rPr>
        <w:tab/>
        <w:t>: Jumlah kesalahan/nilai error</w:t>
      </w:r>
    </w:p>
    <w:p w14:paraId="0C089C9B" w14:textId="77777777" w:rsidR="005B3519" w:rsidRPr="00577CE0" w:rsidRDefault="005B3519" w:rsidP="005B3519">
      <w:pPr>
        <w:pStyle w:val="ListParagraph"/>
        <w:ind w:left="0"/>
        <w:jc w:val="both"/>
        <w:rPr>
          <w:sz w:val="22"/>
        </w:rPr>
      </w:pPr>
      <w:r w:rsidRPr="00577CE0">
        <w:rPr>
          <w:sz w:val="22"/>
        </w:rPr>
        <w:t>x</w:t>
      </w:r>
      <w:r w:rsidRPr="00577CE0">
        <w:rPr>
          <w:sz w:val="22"/>
        </w:rPr>
        <w:tab/>
        <w:t xml:space="preserve">: 0,5 ({jumlah pernyataan dikali </w:t>
      </w:r>
    </w:p>
    <w:p w14:paraId="416CA300" w14:textId="77777777" w:rsidR="005B3519" w:rsidRPr="00577CE0" w:rsidRDefault="005B3519" w:rsidP="005B3519">
      <w:pPr>
        <w:pStyle w:val="ListParagraph"/>
        <w:ind w:left="0"/>
        <w:jc w:val="both"/>
        <w:rPr>
          <w:sz w:val="22"/>
        </w:rPr>
      </w:pPr>
      <w:r w:rsidRPr="00577CE0">
        <w:rPr>
          <w:sz w:val="22"/>
        </w:rPr>
        <w:t xml:space="preserve">              jumlah responden} – jumlah </w:t>
      </w:r>
    </w:p>
    <w:p w14:paraId="7FB615C8" w14:textId="77777777" w:rsidR="005B3519" w:rsidRPr="00577CE0" w:rsidRDefault="005B3519" w:rsidP="005B3519">
      <w:pPr>
        <w:pStyle w:val="ListParagraph"/>
        <w:ind w:left="0"/>
        <w:jc w:val="both"/>
        <w:rPr>
          <w:sz w:val="22"/>
        </w:rPr>
      </w:pPr>
      <w:r w:rsidRPr="00577CE0">
        <w:rPr>
          <w:sz w:val="22"/>
        </w:rPr>
        <w:t xml:space="preserve">              jawaban  “ya”</w:t>
      </w:r>
    </w:p>
    <w:p w14:paraId="076E913F" w14:textId="77777777" w:rsidR="00577CE0" w:rsidRDefault="005B3519" w:rsidP="00ED0595">
      <w:pPr>
        <w:pStyle w:val="ListParagraph"/>
        <w:ind w:left="0" w:firstLine="567"/>
        <w:jc w:val="both"/>
        <w:rPr>
          <w:sz w:val="22"/>
          <w:szCs w:val="22"/>
        </w:rPr>
      </w:pPr>
      <w:r w:rsidRPr="00577CE0">
        <w:rPr>
          <w:sz w:val="22"/>
          <w:szCs w:val="22"/>
        </w:rPr>
        <w:t xml:space="preserve">Nilai error dalam penelitian ini menggunakan teknik Goodenough, dimana menghitung nilai errornya yaitu dari perbandingan pola ideal dengan pola sebenarnya (Dunn-Rankin, </w:t>
      </w:r>
      <w:r w:rsidRPr="00577CE0">
        <w:rPr>
          <w:i/>
          <w:sz w:val="22"/>
          <w:szCs w:val="22"/>
        </w:rPr>
        <w:t xml:space="preserve">et al, </w:t>
      </w:r>
      <w:r w:rsidRPr="00577CE0">
        <w:rPr>
          <w:sz w:val="22"/>
          <w:szCs w:val="22"/>
        </w:rPr>
        <w:t>2012). Koefisien Reprodusibilitas (Kr) digunakan untuk mengukur derajat ketepatan instrument. Koefisien Skalabilitas (Ks) digunakan untuk mengukur apakah penyimpangan pada skala reprodusibilitas masih dalam batas yang dapat ditolerir. Sebelum melakukan perhitungan validitas tersebut maka diperlukannya membuat tabel Guttman terlebih dahulu, yaitu:</w:t>
      </w:r>
    </w:p>
    <w:p w14:paraId="37C6CD78" w14:textId="77777777" w:rsidR="005B3519" w:rsidRPr="00577CE0" w:rsidRDefault="005B3519" w:rsidP="005B3519">
      <w:pPr>
        <w:pStyle w:val="Caption"/>
        <w:spacing w:before="120" w:after="0"/>
        <w:jc w:val="both"/>
        <w:rPr>
          <w:rFonts w:cs="Times New Roman"/>
          <w:i/>
          <w:sz w:val="22"/>
          <w:szCs w:val="22"/>
        </w:rPr>
      </w:pPr>
      <w:r w:rsidRPr="00577CE0">
        <w:rPr>
          <w:rFonts w:cs="Times New Roman"/>
          <w:sz w:val="22"/>
          <w:szCs w:val="22"/>
        </w:rPr>
        <w:t xml:space="preserve">Tabel 1. Tabel Guttman </w:t>
      </w:r>
    </w:p>
    <w:tbl>
      <w:tblPr>
        <w:tblW w:w="7225" w:type="dxa"/>
        <w:tblLook w:val="04A0" w:firstRow="1" w:lastRow="0" w:firstColumn="1" w:lastColumn="0" w:noHBand="0" w:noVBand="1"/>
      </w:tblPr>
      <w:tblGrid>
        <w:gridCol w:w="1283"/>
        <w:gridCol w:w="839"/>
        <w:gridCol w:w="708"/>
        <w:gridCol w:w="709"/>
        <w:gridCol w:w="709"/>
        <w:gridCol w:w="709"/>
        <w:gridCol w:w="1134"/>
        <w:gridCol w:w="1134"/>
      </w:tblGrid>
      <w:tr w:rsidR="005B3519" w:rsidRPr="00DE4A50" w14:paraId="379C7CF8" w14:textId="77777777" w:rsidTr="005B3519">
        <w:trPr>
          <w:trHeight w:val="281"/>
        </w:trPr>
        <w:tc>
          <w:tcPr>
            <w:tcW w:w="1283"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60C5352E" w14:textId="77777777" w:rsidR="005B3519" w:rsidRPr="00577CE0" w:rsidRDefault="005B3519" w:rsidP="006010B5">
            <w:pPr>
              <w:jc w:val="center"/>
              <w:rPr>
                <w:color w:val="000000"/>
                <w:sz w:val="22"/>
                <w:szCs w:val="22"/>
                <w:lang w:val="en-US"/>
              </w:rPr>
            </w:pPr>
            <w:r w:rsidRPr="00577CE0">
              <w:rPr>
                <w:color w:val="000000"/>
                <w:sz w:val="22"/>
                <w:szCs w:val="22"/>
                <w:lang w:val="en-US"/>
              </w:rPr>
              <w:t>Responden</w:t>
            </w:r>
          </w:p>
        </w:tc>
        <w:tc>
          <w:tcPr>
            <w:tcW w:w="3674" w:type="dxa"/>
            <w:gridSpan w:val="5"/>
            <w:tcBorders>
              <w:top w:val="single" w:sz="4" w:space="0" w:color="auto"/>
              <w:left w:val="nil"/>
              <w:bottom w:val="single" w:sz="4" w:space="0" w:color="auto"/>
              <w:right w:val="single" w:sz="4" w:space="0" w:color="auto"/>
            </w:tcBorders>
            <w:shd w:val="clear" w:color="auto" w:fill="auto"/>
            <w:noWrap/>
            <w:vAlign w:val="bottom"/>
            <w:hideMark/>
          </w:tcPr>
          <w:p w14:paraId="08961595" w14:textId="77777777" w:rsidR="005B3519" w:rsidRPr="00577CE0" w:rsidRDefault="005B3519" w:rsidP="006010B5">
            <w:pPr>
              <w:jc w:val="center"/>
              <w:rPr>
                <w:color w:val="000000"/>
                <w:sz w:val="22"/>
                <w:szCs w:val="22"/>
              </w:rPr>
            </w:pPr>
            <w:r w:rsidRPr="00577CE0">
              <w:rPr>
                <w:color w:val="000000"/>
                <w:sz w:val="22"/>
                <w:szCs w:val="22"/>
              </w:rPr>
              <w:t>Pertanyaan</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0C6AFE0" w14:textId="77777777" w:rsidR="005B3519" w:rsidRPr="00577CE0" w:rsidRDefault="005B3519" w:rsidP="006010B5">
            <w:pPr>
              <w:jc w:val="center"/>
              <w:rPr>
                <w:color w:val="000000"/>
                <w:sz w:val="22"/>
                <w:szCs w:val="22"/>
              </w:rPr>
            </w:pPr>
            <w:r w:rsidRPr="00577CE0">
              <w:rPr>
                <w:color w:val="000000"/>
                <w:sz w:val="22"/>
                <w:szCs w:val="22"/>
              </w:rPr>
              <w:t>Skor</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6155E76F" w14:textId="77777777" w:rsidR="005B3519" w:rsidRPr="00577CE0" w:rsidRDefault="005B3519" w:rsidP="006010B5">
            <w:pPr>
              <w:jc w:val="center"/>
              <w:rPr>
                <w:color w:val="000000"/>
                <w:sz w:val="22"/>
                <w:szCs w:val="22"/>
              </w:rPr>
            </w:pPr>
            <w:r w:rsidRPr="00577CE0">
              <w:rPr>
                <w:color w:val="000000"/>
                <w:sz w:val="22"/>
                <w:szCs w:val="22"/>
              </w:rPr>
              <w:t>Erorr</w:t>
            </w:r>
          </w:p>
        </w:tc>
      </w:tr>
      <w:tr w:rsidR="005B3519" w:rsidRPr="00DE4A50" w14:paraId="2D6A6999" w14:textId="77777777" w:rsidTr="005B3519">
        <w:trPr>
          <w:trHeight w:val="281"/>
        </w:trPr>
        <w:tc>
          <w:tcPr>
            <w:tcW w:w="1283" w:type="dxa"/>
            <w:vMerge/>
            <w:tcBorders>
              <w:top w:val="nil"/>
              <w:left w:val="single" w:sz="4" w:space="0" w:color="auto"/>
              <w:bottom w:val="single" w:sz="4" w:space="0" w:color="auto"/>
              <w:right w:val="single" w:sz="4" w:space="0" w:color="auto"/>
            </w:tcBorders>
            <w:vAlign w:val="center"/>
            <w:hideMark/>
          </w:tcPr>
          <w:p w14:paraId="09730DC3" w14:textId="77777777" w:rsidR="005B3519" w:rsidRPr="00577CE0" w:rsidRDefault="005B3519" w:rsidP="006010B5">
            <w:pPr>
              <w:rPr>
                <w:color w:val="000000"/>
                <w:sz w:val="22"/>
                <w:szCs w:val="22"/>
              </w:rPr>
            </w:pPr>
          </w:p>
        </w:tc>
        <w:tc>
          <w:tcPr>
            <w:tcW w:w="839" w:type="dxa"/>
            <w:tcBorders>
              <w:top w:val="nil"/>
              <w:left w:val="nil"/>
              <w:bottom w:val="single" w:sz="4" w:space="0" w:color="auto"/>
              <w:right w:val="single" w:sz="4" w:space="0" w:color="auto"/>
            </w:tcBorders>
            <w:shd w:val="clear" w:color="auto" w:fill="auto"/>
            <w:noWrap/>
            <w:vAlign w:val="bottom"/>
            <w:hideMark/>
          </w:tcPr>
          <w:p w14:paraId="1DE3B940"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444683B2" w14:textId="77777777" w:rsidR="005B3519" w:rsidRPr="00577CE0" w:rsidRDefault="005B3519" w:rsidP="006010B5">
            <w:pPr>
              <w:jc w:val="center"/>
              <w:rPr>
                <w:color w:val="000000"/>
                <w:sz w:val="22"/>
                <w:szCs w:val="22"/>
              </w:rPr>
            </w:pPr>
            <w:r w:rsidRPr="00577CE0">
              <w:rPr>
                <w:color w:val="000000"/>
                <w:sz w:val="22"/>
                <w:szCs w:val="22"/>
              </w:rPr>
              <w:t>2</w:t>
            </w:r>
          </w:p>
        </w:tc>
        <w:tc>
          <w:tcPr>
            <w:tcW w:w="709" w:type="dxa"/>
            <w:tcBorders>
              <w:top w:val="nil"/>
              <w:left w:val="nil"/>
              <w:bottom w:val="single" w:sz="4" w:space="0" w:color="auto"/>
              <w:right w:val="single" w:sz="4" w:space="0" w:color="auto"/>
            </w:tcBorders>
            <w:shd w:val="clear" w:color="auto" w:fill="auto"/>
            <w:noWrap/>
            <w:vAlign w:val="bottom"/>
            <w:hideMark/>
          </w:tcPr>
          <w:p w14:paraId="60372D63" w14:textId="77777777" w:rsidR="005B3519" w:rsidRPr="00577CE0" w:rsidRDefault="005B3519" w:rsidP="006010B5">
            <w:pPr>
              <w:jc w:val="center"/>
              <w:rPr>
                <w:color w:val="000000"/>
                <w:sz w:val="22"/>
                <w:szCs w:val="22"/>
              </w:rPr>
            </w:pPr>
            <w:r w:rsidRPr="00577CE0">
              <w:rPr>
                <w:color w:val="000000"/>
                <w:sz w:val="22"/>
                <w:szCs w:val="22"/>
              </w:rPr>
              <w:t>3</w:t>
            </w:r>
          </w:p>
        </w:tc>
        <w:tc>
          <w:tcPr>
            <w:tcW w:w="709" w:type="dxa"/>
            <w:tcBorders>
              <w:top w:val="nil"/>
              <w:left w:val="nil"/>
              <w:bottom w:val="single" w:sz="4" w:space="0" w:color="auto"/>
              <w:right w:val="single" w:sz="4" w:space="0" w:color="auto"/>
            </w:tcBorders>
            <w:shd w:val="clear" w:color="auto" w:fill="auto"/>
            <w:noWrap/>
            <w:vAlign w:val="bottom"/>
            <w:hideMark/>
          </w:tcPr>
          <w:p w14:paraId="3FD5141E" w14:textId="77777777" w:rsidR="005B3519" w:rsidRPr="00577CE0" w:rsidRDefault="005B3519" w:rsidP="006010B5">
            <w:pPr>
              <w:jc w:val="center"/>
              <w:rPr>
                <w:color w:val="000000"/>
                <w:sz w:val="22"/>
                <w:szCs w:val="22"/>
              </w:rPr>
            </w:pPr>
            <w:r w:rsidRPr="00577CE0">
              <w:rPr>
                <w:color w:val="000000"/>
                <w:sz w:val="22"/>
                <w:szCs w:val="22"/>
              </w:rPr>
              <w:t>4</w:t>
            </w:r>
          </w:p>
        </w:tc>
        <w:tc>
          <w:tcPr>
            <w:tcW w:w="709" w:type="dxa"/>
            <w:tcBorders>
              <w:top w:val="nil"/>
              <w:left w:val="nil"/>
              <w:bottom w:val="single" w:sz="4" w:space="0" w:color="auto"/>
              <w:right w:val="single" w:sz="4" w:space="0" w:color="auto"/>
            </w:tcBorders>
            <w:shd w:val="clear" w:color="auto" w:fill="auto"/>
            <w:noWrap/>
            <w:vAlign w:val="bottom"/>
            <w:hideMark/>
          </w:tcPr>
          <w:p w14:paraId="6C71A4FA"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vMerge/>
            <w:tcBorders>
              <w:top w:val="nil"/>
              <w:left w:val="single" w:sz="4" w:space="0" w:color="auto"/>
              <w:bottom w:val="single" w:sz="4" w:space="0" w:color="auto"/>
              <w:right w:val="single" w:sz="4" w:space="0" w:color="auto"/>
            </w:tcBorders>
            <w:vAlign w:val="center"/>
            <w:hideMark/>
          </w:tcPr>
          <w:p w14:paraId="5ED3021B" w14:textId="77777777" w:rsidR="005B3519" w:rsidRPr="00577CE0" w:rsidRDefault="005B3519" w:rsidP="006010B5">
            <w:pPr>
              <w:rPr>
                <w:color w:val="000000"/>
                <w:sz w:val="22"/>
                <w:szCs w:val="22"/>
              </w:rPr>
            </w:pPr>
          </w:p>
        </w:tc>
        <w:tc>
          <w:tcPr>
            <w:tcW w:w="1134" w:type="dxa"/>
            <w:vMerge/>
            <w:tcBorders>
              <w:top w:val="nil"/>
              <w:left w:val="single" w:sz="4" w:space="0" w:color="auto"/>
              <w:bottom w:val="single" w:sz="4" w:space="0" w:color="auto"/>
              <w:right w:val="single" w:sz="4" w:space="0" w:color="auto"/>
            </w:tcBorders>
            <w:vAlign w:val="center"/>
            <w:hideMark/>
          </w:tcPr>
          <w:p w14:paraId="6004A63D" w14:textId="77777777" w:rsidR="005B3519" w:rsidRPr="00577CE0" w:rsidRDefault="005B3519" w:rsidP="006010B5">
            <w:pPr>
              <w:rPr>
                <w:color w:val="000000"/>
                <w:sz w:val="22"/>
                <w:szCs w:val="22"/>
              </w:rPr>
            </w:pPr>
          </w:p>
        </w:tc>
      </w:tr>
      <w:tr w:rsidR="005B3519" w:rsidRPr="00DE4A50" w14:paraId="1D8B9F34"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661DA96" w14:textId="77777777" w:rsidR="005B3519" w:rsidRPr="00577CE0" w:rsidRDefault="005B3519" w:rsidP="006010B5">
            <w:pPr>
              <w:jc w:val="center"/>
              <w:rPr>
                <w:color w:val="000000"/>
                <w:sz w:val="22"/>
                <w:szCs w:val="22"/>
              </w:rPr>
            </w:pPr>
            <w:r w:rsidRPr="00577CE0">
              <w:rPr>
                <w:color w:val="000000"/>
                <w:sz w:val="22"/>
                <w:szCs w:val="22"/>
              </w:rPr>
              <w:t>1</w:t>
            </w:r>
          </w:p>
        </w:tc>
        <w:tc>
          <w:tcPr>
            <w:tcW w:w="839" w:type="dxa"/>
            <w:tcBorders>
              <w:top w:val="nil"/>
              <w:left w:val="nil"/>
              <w:bottom w:val="single" w:sz="4" w:space="0" w:color="auto"/>
              <w:right w:val="single" w:sz="4" w:space="0" w:color="auto"/>
            </w:tcBorders>
            <w:shd w:val="clear" w:color="auto" w:fill="auto"/>
            <w:noWrap/>
            <w:vAlign w:val="bottom"/>
            <w:hideMark/>
          </w:tcPr>
          <w:p w14:paraId="530B9BAF" w14:textId="77777777" w:rsidR="005B3519" w:rsidRPr="00577CE0" w:rsidRDefault="005B3519" w:rsidP="006010B5">
            <w:pPr>
              <w:jc w:val="center"/>
              <w:rPr>
                <w:color w:val="000000"/>
                <w:sz w:val="22"/>
                <w:szCs w:val="22"/>
              </w:rPr>
            </w:pPr>
            <w:r w:rsidRPr="00577CE0">
              <w:rPr>
                <w:color w:val="000000"/>
                <w:sz w:val="22"/>
                <w:szCs w:val="22"/>
              </w:rPr>
              <w:t>0</w:t>
            </w:r>
          </w:p>
        </w:tc>
        <w:tc>
          <w:tcPr>
            <w:tcW w:w="708" w:type="dxa"/>
            <w:tcBorders>
              <w:top w:val="nil"/>
              <w:left w:val="nil"/>
              <w:bottom w:val="single" w:sz="4" w:space="0" w:color="auto"/>
              <w:right w:val="single" w:sz="4" w:space="0" w:color="auto"/>
            </w:tcBorders>
            <w:shd w:val="clear" w:color="auto" w:fill="auto"/>
            <w:noWrap/>
            <w:vAlign w:val="bottom"/>
            <w:hideMark/>
          </w:tcPr>
          <w:p w14:paraId="7F6077B0"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2DCA974"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565D8D33"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5DFEB0FF"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0ED90DD1"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37F3C2F9" w14:textId="77777777" w:rsidR="005B3519" w:rsidRPr="00577CE0" w:rsidRDefault="005B3519" w:rsidP="006010B5">
            <w:pPr>
              <w:jc w:val="center"/>
              <w:rPr>
                <w:color w:val="000000"/>
                <w:sz w:val="22"/>
                <w:szCs w:val="22"/>
              </w:rPr>
            </w:pPr>
            <w:r w:rsidRPr="00577CE0">
              <w:rPr>
                <w:color w:val="000000"/>
                <w:sz w:val="22"/>
                <w:szCs w:val="22"/>
              </w:rPr>
              <w:t>2</w:t>
            </w:r>
          </w:p>
        </w:tc>
      </w:tr>
      <w:tr w:rsidR="005B3519" w:rsidRPr="00DE4A50" w14:paraId="3B0CCA14"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0675214" w14:textId="77777777" w:rsidR="005B3519" w:rsidRPr="00577CE0" w:rsidRDefault="005B3519" w:rsidP="006010B5">
            <w:pPr>
              <w:jc w:val="center"/>
              <w:rPr>
                <w:color w:val="000000"/>
                <w:sz w:val="22"/>
                <w:szCs w:val="22"/>
              </w:rPr>
            </w:pPr>
            <w:r w:rsidRPr="00577CE0">
              <w:rPr>
                <w:color w:val="000000"/>
                <w:sz w:val="22"/>
                <w:szCs w:val="22"/>
              </w:rPr>
              <w:t>2</w:t>
            </w:r>
          </w:p>
        </w:tc>
        <w:tc>
          <w:tcPr>
            <w:tcW w:w="839" w:type="dxa"/>
            <w:tcBorders>
              <w:top w:val="nil"/>
              <w:left w:val="nil"/>
              <w:bottom w:val="single" w:sz="4" w:space="0" w:color="auto"/>
              <w:right w:val="single" w:sz="4" w:space="0" w:color="auto"/>
            </w:tcBorders>
            <w:shd w:val="clear" w:color="auto" w:fill="auto"/>
            <w:noWrap/>
            <w:vAlign w:val="bottom"/>
            <w:hideMark/>
          </w:tcPr>
          <w:p w14:paraId="66C487FB"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1CA1834D"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B36CFA6"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0C919BB"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3DECC951"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3FF3EC9D" w14:textId="77777777" w:rsidR="005B3519" w:rsidRPr="00577CE0" w:rsidRDefault="005B3519" w:rsidP="006010B5">
            <w:pPr>
              <w:jc w:val="center"/>
              <w:rPr>
                <w:color w:val="000000"/>
                <w:sz w:val="22"/>
                <w:szCs w:val="22"/>
              </w:rPr>
            </w:pPr>
            <w:r w:rsidRPr="00577CE0">
              <w:rPr>
                <w:color w:val="000000"/>
                <w:sz w:val="22"/>
                <w:szCs w:val="22"/>
              </w:rPr>
              <w:t>3</w:t>
            </w:r>
          </w:p>
        </w:tc>
        <w:tc>
          <w:tcPr>
            <w:tcW w:w="1134" w:type="dxa"/>
            <w:tcBorders>
              <w:top w:val="nil"/>
              <w:left w:val="nil"/>
              <w:bottom w:val="single" w:sz="4" w:space="0" w:color="auto"/>
              <w:right w:val="single" w:sz="4" w:space="0" w:color="auto"/>
            </w:tcBorders>
            <w:shd w:val="clear" w:color="auto" w:fill="auto"/>
            <w:noWrap/>
            <w:vAlign w:val="bottom"/>
            <w:hideMark/>
          </w:tcPr>
          <w:p w14:paraId="0BC90D38"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57B4B874"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4B12599" w14:textId="77777777" w:rsidR="005B3519" w:rsidRPr="00577CE0" w:rsidRDefault="005B3519" w:rsidP="006010B5">
            <w:pPr>
              <w:jc w:val="center"/>
              <w:rPr>
                <w:color w:val="000000"/>
                <w:sz w:val="22"/>
                <w:szCs w:val="22"/>
              </w:rPr>
            </w:pPr>
            <w:r w:rsidRPr="00577CE0">
              <w:rPr>
                <w:color w:val="000000"/>
                <w:sz w:val="22"/>
                <w:szCs w:val="22"/>
              </w:rPr>
              <w:t>3</w:t>
            </w:r>
          </w:p>
        </w:tc>
        <w:tc>
          <w:tcPr>
            <w:tcW w:w="839" w:type="dxa"/>
            <w:tcBorders>
              <w:top w:val="nil"/>
              <w:left w:val="nil"/>
              <w:bottom w:val="single" w:sz="4" w:space="0" w:color="auto"/>
              <w:right w:val="single" w:sz="4" w:space="0" w:color="auto"/>
            </w:tcBorders>
            <w:shd w:val="clear" w:color="auto" w:fill="auto"/>
            <w:noWrap/>
            <w:vAlign w:val="bottom"/>
            <w:hideMark/>
          </w:tcPr>
          <w:p w14:paraId="4AFC5199"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4CD32D87"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C8670CE"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CA263BB"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CD8CF0D"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548C28EC"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200AC1AC"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45AC69A8"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4B15133B" w14:textId="77777777" w:rsidR="005B3519" w:rsidRPr="00577CE0" w:rsidRDefault="005B3519" w:rsidP="006010B5">
            <w:pPr>
              <w:jc w:val="center"/>
              <w:rPr>
                <w:color w:val="000000"/>
                <w:sz w:val="22"/>
                <w:szCs w:val="22"/>
              </w:rPr>
            </w:pPr>
            <w:r w:rsidRPr="00577CE0">
              <w:rPr>
                <w:color w:val="000000"/>
                <w:sz w:val="22"/>
                <w:szCs w:val="22"/>
              </w:rPr>
              <w:t>4</w:t>
            </w:r>
          </w:p>
        </w:tc>
        <w:tc>
          <w:tcPr>
            <w:tcW w:w="839" w:type="dxa"/>
            <w:tcBorders>
              <w:top w:val="nil"/>
              <w:left w:val="nil"/>
              <w:bottom w:val="single" w:sz="4" w:space="0" w:color="auto"/>
              <w:right w:val="single" w:sz="4" w:space="0" w:color="auto"/>
            </w:tcBorders>
            <w:shd w:val="clear" w:color="auto" w:fill="auto"/>
            <w:noWrap/>
            <w:vAlign w:val="bottom"/>
            <w:hideMark/>
          </w:tcPr>
          <w:p w14:paraId="028F9727"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59A6690A"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018957A"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A2B48EE"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999A39B"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762666A5"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3A3CB304"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391F2AD5"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25E3DA2" w14:textId="77777777" w:rsidR="005B3519" w:rsidRPr="00577CE0" w:rsidRDefault="005B3519" w:rsidP="006010B5">
            <w:pPr>
              <w:jc w:val="center"/>
              <w:rPr>
                <w:color w:val="000000"/>
                <w:sz w:val="22"/>
                <w:szCs w:val="22"/>
              </w:rPr>
            </w:pPr>
            <w:r w:rsidRPr="00577CE0">
              <w:rPr>
                <w:color w:val="000000"/>
                <w:sz w:val="22"/>
                <w:szCs w:val="22"/>
              </w:rPr>
              <w:t>5</w:t>
            </w:r>
          </w:p>
        </w:tc>
        <w:tc>
          <w:tcPr>
            <w:tcW w:w="839" w:type="dxa"/>
            <w:tcBorders>
              <w:top w:val="nil"/>
              <w:left w:val="nil"/>
              <w:bottom w:val="single" w:sz="4" w:space="0" w:color="auto"/>
              <w:right w:val="single" w:sz="4" w:space="0" w:color="auto"/>
            </w:tcBorders>
            <w:shd w:val="clear" w:color="auto" w:fill="auto"/>
            <w:noWrap/>
            <w:vAlign w:val="bottom"/>
            <w:hideMark/>
          </w:tcPr>
          <w:p w14:paraId="746F1D08"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65B9AA0D"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1EBDA617"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C999360"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AB7AD9A"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538BE428"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38BCABFF"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32202DED"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BBAF502" w14:textId="77777777" w:rsidR="005B3519" w:rsidRPr="00577CE0" w:rsidRDefault="005B3519" w:rsidP="006010B5">
            <w:pPr>
              <w:jc w:val="center"/>
              <w:rPr>
                <w:color w:val="000000"/>
                <w:sz w:val="22"/>
                <w:szCs w:val="22"/>
              </w:rPr>
            </w:pPr>
            <w:r w:rsidRPr="00577CE0">
              <w:rPr>
                <w:color w:val="000000"/>
                <w:sz w:val="22"/>
                <w:szCs w:val="22"/>
              </w:rPr>
              <w:t>6</w:t>
            </w:r>
          </w:p>
        </w:tc>
        <w:tc>
          <w:tcPr>
            <w:tcW w:w="839" w:type="dxa"/>
            <w:tcBorders>
              <w:top w:val="nil"/>
              <w:left w:val="nil"/>
              <w:bottom w:val="single" w:sz="4" w:space="0" w:color="auto"/>
              <w:right w:val="single" w:sz="4" w:space="0" w:color="auto"/>
            </w:tcBorders>
            <w:shd w:val="clear" w:color="auto" w:fill="auto"/>
            <w:noWrap/>
            <w:vAlign w:val="bottom"/>
            <w:hideMark/>
          </w:tcPr>
          <w:p w14:paraId="4E564071"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5DF30C7C"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032DE4B"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4A86B6A4"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D1991CA"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48FAAE8D"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54072B97"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0B0438F4"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78EB06C" w14:textId="77777777" w:rsidR="005B3519" w:rsidRPr="00577CE0" w:rsidRDefault="005B3519" w:rsidP="006010B5">
            <w:pPr>
              <w:jc w:val="center"/>
              <w:rPr>
                <w:color w:val="000000"/>
                <w:sz w:val="22"/>
                <w:szCs w:val="22"/>
              </w:rPr>
            </w:pPr>
            <w:r w:rsidRPr="00577CE0">
              <w:rPr>
                <w:color w:val="000000"/>
                <w:sz w:val="22"/>
                <w:szCs w:val="22"/>
              </w:rPr>
              <w:t>7</w:t>
            </w:r>
          </w:p>
        </w:tc>
        <w:tc>
          <w:tcPr>
            <w:tcW w:w="839" w:type="dxa"/>
            <w:tcBorders>
              <w:top w:val="nil"/>
              <w:left w:val="nil"/>
              <w:bottom w:val="single" w:sz="4" w:space="0" w:color="auto"/>
              <w:right w:val="single" w:sz="4" w:space="0" w:color="auto"/>
            </w:tcBorders>
            <w:shd w:val="clear" w:color="auto" w:fill="auto"/>
            <w:noWrap/>
            <w:vAlign w:val="bottom"/>
            <w:hideMark/>
          </w:tcPr>
          <w:p w14:paraId="5812D21C"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651362D2"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3C30CA6"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CC90788"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732D455"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6408983E" w14:textId="77777777" w:rsidR="005B3519" w:rsidRPr="00577CE0" w:rsidRDefault="005B3519" w:rsidP="006010B5">
            <w:pPr>
              <w:jc w:val="center"/>
              <w:rPr>
                <w:color w:val="000000"/>
                <w:sz w:val="22"/>
                <w:szCs w:val="22"/>
              </w:rPr>
            </w:pPr>
            <w:r w:rsidRPr="00577CE0">
              <w:rPr>
                <w:color w:val="000000"/>
                <w:sz w:val="22"/>
                <w:szCs w:val="22"/>
              </w:rPr>
              <w:t>4</w:t>
            </w:r>
          </w:p>
        </w:tc>
        <w:tc>
          <w:tcPr>
            <w:tcW w:w="1134" w:type="dxa"/>
            <w:tcBorders>
              <w:top w:val="nil"/>
              <w:left w:val="nil"/>
              <w:bottom w:val="single" w:sz="4" w:space="0" w:color="auto"/>
              <w:right w:val="single" w:sz="4" w:space="0" w:color="auto"/>
            </w:tcBorders>
            <w:shd w:val="clear" w:color="auto" w:fill="auto"/>
            <w:noWrap/>
            <w:vAlign w:val="bottom"/>
            <w:hideMark/>
          </w:tcPr>
          <w:p w14:paraId="38C57AC9"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79E99C79"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3C09AA81" w14:textId="77777777" w:rsidR="005B3519" w:rsidRPr="00577CE0" w:rsidRDefault="005B3519" w:rsidP="006010B5">
            <w:pPr>
              <w:jc w:val="center"/>
              <w:rPr>
                <w:color w:val="000000"/>
                <w:sz w:val="22"/>
                <w:szCs w:val="22"/>
              </w:rPr>
            </w:pPr>
            <w:r w:rsidRPr="00577CE0">
              <w:rPr>
                <w:color w:val="000000"/>
                <w:sz w:val="22"/>
                <w:szCs w:val="22"/>
              </w:rPr>
              <w:t>8</w:t>
            </w:r>
          </w:p>
        </w:tc>
        <w:tc>
          <w:tcPr>
            <w:tcW w:w="839" w:type="dxa"/>
            <w:tcBorders>
              <w:top w:val="nil"/>
              <w:left w:val="nil"/>
              <w:bottom w:val="single" w:sz="4" w:space="0" w:color="auto"/>
              <w:right w:val="single" w:sz="4" w:space="0" w:color="auto"/>
            </w:tcBorders>
            <w:shd w:val="clear" w:color="auto" w:fill="auto"/>
            <w:noWrap/>
            <w:vAlign w:val="bottom"/>
            <w:hideMark/>
          </w:tcPr>
          <w:p w14:paraId="59DEE3BD"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56D3B16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124ADF1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D5E5C09"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7FDB2D2"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AC1C4D5" w14:textId="77777777" w:rsidR="005B3519" w:rsidRPr="00577CE0" w:rsidRDefault="005B3519" w:rsidP="006010B5">
            <w:pPr>
              <w:jc w:val="center"/>
              <w:rPr>
                <w:color w:val="000000"/>
                <w:sz w:val="22"/>
                <w:szCs w:val="22"/>
              </w:rPr>
            </w:pPr>
            <w:r w:rsidRPr="00577CE0">
              <w:rPr>
                <w:color w:val="000000"/>
                <w:sz w:val="22"/>
                <w:szCs w:val="22"/>
              </w:rPr>
              <w:t>4</w:t>
            </w:r>
          </w:p>
        </w:tc>
        <w:tc>
          <w:tcPr>
            <w:tcW w:w="1134" w:type="dxa"/>
            <w:tcBorders>
              <w:top w:val="nil"/>
              <w:left w:val="nil"/>
              <w:bottom w:val="single" w:sz="4" w:space="0" w:color="auto"/>
              <w:right w:val="single" w:sz="4" w:space="0" w:color="auto"/>
            </w:tcBorders>
            <w:shd w:val="clear" w:color="auto" w:fill="auto"/>
            <w:noWrap/>
            <w:vAlign w:val="bottom"/>
            <w:hideMark/>
          </w:tcPr>
          <w:p w14:paraId="66A8EF1A"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4E70CC10"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224BA9B" w14:textId="77777777" w:rsidR="005B3519" w:rsidRPr="00577CE0" w:rsidRDefault="005B3519" w:rsidP="006010B5">
            <w:pPr>
              <w:jc w:val="center"/>
              <w:rPr>
                <w:color w:val="000000"/>
                <w:sz w:val="22"/>
                <w:szCs w:val="22"/>
              </w:rPr>
            </w:pPr>
            <w:r w:rsidRPr="00577CE0">
              <w:rPr>
                <w:color w:val="000000"/>
                <w:sz w:val="22"/>
                <w:szCs w:val="22"/>
              </w:rPr>
              <w:t>9</w:t>
            </w:r>
          </w:p>
        </w:tc>
        <w:tc>
          <w:tcPr>
            <w:tcW w:w="839" w:type="dxa"/>
            <w:tcBorders>
              <w:top w:val="nil"/>
              <w:left w:val="nil"/>
              <w:bottom w:val="single" w:sz="4" w:space="0" w:color="auto"/>
              <w:right w:val="single" w:sz="4" w:space="0" w:color="auto"/>
            </w:tcBorders>
            <w:shd w:val="clear" w:color="auto" w:fill="auto"/>
            <w:noWrap/>
            <w:vAlign w:val="bottom"/>
            <w:hideMark/>
          </w:tcPr>
          <w:p w14:paraId="26178E79"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70C17A57"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497F5943"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5902A58"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6B544FC"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32481A4" w14:textId="77777777" w:rsidR="005B3519" w:rsidRPr="00577CE0" w:rsidRDefault="005B3519" w:rsidP="006010B5">
            <w:pPr>
              <w:jc w:val="center"/>
              <w:rPr>
                <w:color w:val="000000"/>
                <w:sz w:val="22"/>
                <w:szCs w:val="22"/>
              </w:rPr>
            </w:pPr>
            <w:r w:rsidRPr="00577CE0">
              <w:rPr>
                <w:color w:val="000000"/>
                <w:sz w:val="22"/>
                <w:szCs w:val="22"/>
              </w:rPr>
              <w:t>4</w:t>
            </w:r>
          </w:p>
        </w:tc>
        <w:tc>
          <w:tcPr>
            <w:tcW w:w="1134" w:type="dxa"/>
            <w:tcBorders>
              <w:top w:val="nil"/>
              <w:left w:val="nil"/>
              <w:bottom w:val="single" w:sz="4" w:space="0" w:color="auto"/>
              <w:right w:val="single" w:sz="4" w:space="0" w:color="auto"/>
            </w:tcBorders>
            <w:shd w:val="clear" w:color="auto" w:fill="auto"/>
            <w:noWrap/>
            <w:vAlign w:val="bottom"/>
            <w:hideMark/>
          </w:tcPr>
          <w:p w14:paraId="4A8E416D"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4E19A8FC"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58515701" w14:textId="77777777" w:rsidR="005B3519" w:rsidRPr="00577CE0" w:rsidRDefault="005B3519" w:rsidP="006010B5">
            <w:pPr>
              <w:jc w:val="center"/>
              <w:rPr>
                <w:color w:val="000000"/>
                <w:sz w:val="22"/>
                <w:szCs w:val="22"/>
              </w:rPr>
            </w:pPr>
            <w:r w:rsidRPr="00577CE0">
              <w:rPr>
                <w:color w:val="000000"/>
                <w:sz w:val="22"/>
                <w:szCs w:val="22"/>
              </w:rPr>
              <w:t>10</w:t>
            </w:r>
          </w:p>
        </w:tc>
        <w:tc>
          <w:tcPr>
            <w:tcW w:w="839" w:type="dxa"/>
            <w:tcBorders>
              <w:top w:val="nil"/>
              <w:left w:val="nil"/>
              <w:bottom w:val="single" w:sz="4" w:space="0" w:color="auto"/>
              <w:right w:val="single" w:sz="4" w:space="0" w:color="auto"/>
            </w:tcBorders>
            <w:shd w:val="clear" w:color="auto" w:fill="auto"/>
            <w:noWrap/>
            <w:vAlign w:val="bottom"/>
            <w:hideMark/>
          </w:tcPr>
          <w:p w14:paraId="4383AF5C"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2DEB28C6"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188114B"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4C0C2A29"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9BA3E6A"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48F921FA"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189959E0"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108D2EC6"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4974B7BE" w14:textId="77777777" w:rsidR="005B3519" w:rsidRPr="00577CE0" w:rsidRDefault="005B3519" w:rsidP="006010B5">
            <w:pPr>
              <w:jc w:val="center"/>
              <w:rPr>
                <w:color w:val="000000"/>
                <w:sz w:val="22"/>
                <w:szCs w:val="22"/>
              </w:rPr>
            </w:pPr>
            <w:r w:rsidRPr="00577CE0">
              <w:rPr>
                <w:color w:val="000000"/>
                <w:sz w:val="22"/>
                <w:szCs w:val="22"/>
              </w:rPr>
              <w:t>11</w:t>
            </w:r>
          </w:p>
        </w:tc>
        <w:tc>
          <w:tcPr>
            <w:tcW w:w="839" w:type="dxa"/>
            <w:tcBorders>
              <w:top w:val="nil"/>
              <w:left w:val="nil"/>
              <w:bottom w:val="single" w:sz="4" w:space="0" w:color="auto"/>
              <w:right w:val="single" w:sz="4" w:space="0" w:color="auto"/>
            </w:tcBorders>
            <w:shd w:val="clear" w:color="auto" w:fill="auto"/>
            <w:noWrap/>
            <w:vAlign w:val="bottom"/>
            <w:hideMark/>
          </w:tcPr>
          <w:p w14:paraId="1DB9D8F4"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7DC4D5D0"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34B9037"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4E84701"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DF8AD9B"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82905A4" w14:textId="77777777" w:rsidR="005B3519" w:rsidRPr="00577CE0" w:rsidRDefault="005B3519" w:rsidP="006010B5">
            <w:pPr>
              <w:jc w:val="center"/>
              <w:rPr>
                <w:color w:val="000000"/>
                <w:sz w:val="22"/>
                <w:szCs w:val="22"/>
              </w:rPr>
            </w:pPr>
            <w:r w:rsidRPr="00577CE0">
              <w:rPr>
                <w:color w:val="000000"/>
                <w:sz w:val="22"/>
                <w:szCs w:val="22"/>
              </w:rPr>
              <w:t>4</w:t>
            </w:r>
          </w:p>
        </w:tc>
        <w:tc>
          <w:tcPr>
            <w:tcW w:w="1134" w:type="dxa"/>
            <w:tcBorders>
              <w:top w:val="nil"/>
              <w:left w:val="nil"/>
              <w:bottom w:val="single" w:sz="4" w:space="0" w:color="auto"/>
              <w:right w:val="single" w:sz="4" w:space="0" w:color="auto"/>
            </w:tcBorders>
            <w:shd w:val="clear" w:color="auto" w:fill="auto"/>
            <w:noWrap/>
            <w:vAlign w:val="bottom"/>
            <w:hideMark/>
          </w:tcPr>
          <w:p w14:paraId="48CA362D"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654E370C"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3480DEA" w14:textId="77777777" w:rsidR="005B3519" w:rsidRPr="00577CE0" w:rsidRDefault="005B3519" w:rsidP="006010B5">
            <w:pPr>
              <w:jc w:val="center"/>
              <w:rPr>
                <w:color w:val="000000"/>
                <w:sz w:val="22"/>
                <w:szCs w:val="22"/>
              </w:rPr>
            </w:pPr>
            <w:r w:rsidRPr="00577CE0">
              <w:rPr>
                <w:color w:val="000000"/>
                <w:sz w:val="22"/>
                <w:szCs w:val="22"/>
              </w:rPr>
              <w:t>12</w:t>
            </w:r>
          </w:p>
        </w:tc>
        <w:tc>
          <w:tcPr>
            <w:tcW w:w="839" w:type="dxa"/>
            <w:tcBorders>
              <w:top w:val="nil"/>
              <w:left w:val="nil"/>
              <w:bottom w:val="single" w:sz="4" w:space="0" w:color="auto"/>
              <w:right w:val="single" w:sz="4" w:space="0" w:color="auto"/>
            </w:tcBorders>
            <w:shd w:val="clear" w:color="auto" w:fill="auto"/>
            <w:noWrap/>
            <w:vAlign w:val="bottom"/>
            <w:hideMark/>
          </w:tcPr>
          <w:p w14:paraId="4E4A9563"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1E51C677"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4237925B"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68F67FB4"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538E03A4"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0A2E8FF6"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37557AA1"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1570A2AE"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4A2A8EC" w14:textId="77777777" w:rsidR="005B3519" w:rsidRPr="00577CE0" w:rsidRDefault="005B3519" w:rsidP="006010B5">
            <w:pPr>
              <w:jc w:val="center"/>
              <w:rPr>
                <w:color w:val="000000"/>
                <w:sz w:val="22"/>
                <w:szCs w:val="22"/>
              </w:rPr>
            </w:pPr>
            <w:r w:rsidRPr="00577CE0">
              <w:rPr>
                <w:color w:val="000000"/>
                <w:sz w:val="22"/>
                <w:szCs w:val="22"/>
              </w:rPr>
              <w:t>13</w:t>
            </w:r>
          </w:p>
        </w:tc>
        <w:tc>
          <w:tcPr>
            <w:tcW w:w="839" w:type="dxa"/>
            <w:tcBorders>
              <w:top w:val="nil"/>
              <w:left w:val="nil"/>
              <w:bottom w:val="single" w:sz="4" w:space="0" w:color="auto"/>
              <w:right w:val="single" w:sz="4" w:space="0" w:color="auto"/>
            </w:tcBorders>
            <w:shd w:val="clear" w:color="auto" w:fill="auto"/>
            <w:noWrap/>
            <w:vAlign w:val="bottom"/>
            <w:hideMark/>
          </w:tcPr>
          <w:p w14:paraId="6F3705E0"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2CE95FA8"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10077E7C"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A8C1558"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B1B9095"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2B868623"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62D4B6AB"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4E2EAFA6"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1D1D978C" w14:textId="77777777" w:rsidR="005B3519" w:rsidRPr="00577CE0" w:rsidRDefault="005B3519" w:rsidP="006010B5">
            <w:pPr>
              <w:jc w:val="center"/>
              <w:rPr>
                <w:color w:val="000000"/>
                <w:sz w:val="22"/>
                <w:szCs w:val="22"/>
              </w:rPr>
            </w:pPr>
            <w:r w:rsidRPr="00577CE0">
              <w:rPr>
                <w:color w:val="000000"/>
                <w:sz w:val="22"/>
                <w:szCs w:val="22"/>
              </w:rPr>
              <w:t>14</w:t>
            </w:r>
          </w:p>
        </w:tc>
        <w:tc>
          <w:tcPr>
            <w:tcW w:w="839" w:type="dxa"/>
            <w:tcBorders>
              <w:top w:val="nil"/>
              <w:left w:val="nil"/>
              <w:bottom w:val="single" w:sz="4" w:space="0" w:color="auto"/>
              <w:right w:val="single" w:sz="4" w:space="0" w:color="auto"/>
            </w:tcBorders>
            <w:shd w:val="clear" w:color="auto" w:fill="auto"/>
            <w:noWrap/>
            <w:vAlign w:val="bottom"/>
            <w:hideMark/>
          </w:tcPr>
          <w:p w14:paraId="134BA164"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577B3066"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BFCA64D"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1684AB5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AAF155A"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29D32697"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247C434D"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76434C4E"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0154280" w14:textId="77777777" w:rsidR="005B3519" w:rsidRPr="00577CE0" w:rsidRDefault="005B3519" w:rsidP="006010B5">
            <w:pPr>
              <w:jc w:val="center"/>
              <w:rPr>
                <w:color w:val="000000"/>
                <w:sz w:val="22"/>
                <w:szCs w:val="22"/>
              </w:rPr>
            </w:pPr>
            <w:r w:rsidRPr="00577CE0">
              <w:rPr>
                <w:color w:val="000000"/>
                <w:sz w:val="22"/>
                <w:szCs w:val="22"/>
              </w:rPr>
              <w:t>15</w:t>
            </w:r>
          </w:p>
        </w:tc>
        <w:tc>
          <w:tcPr>
            <w:tcW w:w="839" w:type="dxa"/>
            <w:tcBorders>
              <w:top w:val="nil"/>
              <w:left w:val="nil"/>
              <w:bottom w:val="single" w:sz="4" w:space="0" w:color="auto"/>
              <w:right w:val="single" w:sz="4" w:space="0" w:color="auto"/>
            </w:tcBorders>
            <w:shd w:val="clear" w:color="auto" w:fill="auto"/>
            <w:noWrap/>
            <w:vAlign w:val="bottom"/>
            <w:hideMark/>
          </w:tcPr>
          <w:p w14:paraId="7AA52879"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2D0EB374"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807289B"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35AD9661" w14:textId="77777777" w:rsidR="005B3519" w:rsidRPr="00577CE0" w:rsidRDefault="005B3519" w:rsidP="006010B5">
            <w:pPr>
              <w:jc w:val="center"/>
              <w:rPr>
                <w:color w:val="000000"/>
                <w:sz w:val="22"/>
                <w:szCs w:val="22"/>
              </w:rPr>
            </w:pPr>
            <w:r w:rsidRPr="00577CE0">
              <w:rPr>
                <w:color w:val="000000"/>
                <w:sz w:val="22"/>
                <w:szCs w:val="22"/>
              </w:rPr>
              <w:t>0</w:t>
            </w:r>
          </w:p>
        </w:tc>
        <w:tc>
          <w:tcPr>
            <w:tcW w:w="709" w:type="dxa"/>
            <w:tcBorders>
              <w:top w:val="nil"/>
              <w:left w:val="nil"/>
              <w:bottom w:val="single" w:sz="4" w:space="0" w:color="auto"/>
              <w:right w:val="single" w:sz="4" w:space="0" w:color="auto"/>
            </w:tcBorders>
            <w:shd w:val="clear" w:color="auto" w:fill="auto"/>
            <w:noWrap/>
            <w:vAlign w:val="bottom"/>
            <w:hideMark/>
          </w:tcPr>
          <w:p w14:paraId="5F6ED96F" w14:textId="77777777" w:rsidR="005B3519" w:rsidRPr="00577CE0" w:rsidRDefault="005B3519" w:rsidP="006010B5">
            <w:pPr>
              <w:jc w:val="center"/>
              <w:rPr>
                <w:color w:val="000000"/>
                <w:sz w:val="22"/>
                <w:szCs w:val="22"/>
              </w:rPr>
            </w:pPr>
            <w:r w:rsidRPr="00577CE0">
              <w:rPr>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3A985B21" w14:textId="77777777" w:rsidR="005B3519" w:rsidRPr="00577CE0" w:rsidRDefault="005B3519" w:rsidP="006010B5">
            <w:pPr>
              <w:jc w:val="center"/>
              <w:rPr>
                <w:color w:val="000000"/>
                <w:sz w:val="22"/>
                <w:szCs w:val="22"/>
              </w:rPr>
            </w:pPr>
            <w:r w:rsidRPr="00577CE0">
              <w:rPr>
                <w:color w:val="000000"/>
                <w:sz w:val="22"/>
                <w:szCs w:val="22"/>
              </w:rPr>
              <w:t>2</w:t>
            </w:r>
          </w:p>
        </w:tc>
        <w:tc>
          <w:tcPr>
            <w:tcW w:w="1134" w:type="dxa"/>
            <w:tcBorders>
              <w:top w:val="nil"/>
              <w:left w:val="nil"/>
              <w:bottom w:val="single" w:sz="4" w:space="0" w:color="auto"/>
              <w:right w:val="single" w:sz="4" w:space="0" w:color="auto"/>
            </w:tcBorders>
            <w:shd w:val="clear" w:color="auto" w:fill="auto"/>
            <w:noWrap/>
            <w:vAlign w:val="bottom"/>
            <w:hideMark/>
          </w:tcPr>
          <w:p w14:paraId="01ECD8BC"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26C27C7A"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ED34C65" w14:textId="77777777" w:rsidR="005B3519" w:rsidRPr="00577CE0" w:rsidRDefault="005B3519" w:rsidP="006010B5">
            <w:pPr>
              <w:jc w:val="center"/>
              <w:rPr>
                <w:color w:val="000000"/>
                <w:sz w:val="22"/>
                <w:szCs w:val="22"/>
              </w:rPr>
            </w:pPr>
            <w:r w:rsidRPr="00577CE0">
              <w:rPr>
                <w:color w:val="000000"/>
                <w:sz w:val="22"/>
                <w:szCs w:val="22"/>
              </w:rPr>
              <w:t>16</w:t>
            </w:r>
          </w:p>
        </w:tc>
        <w:tc>
          <w:tcPr>
            <w:tcW w:w="839" w:type="dxa"/>
            <w:tcBorders>
              <w:top w:val="nil"/>
              <w:left w:val="nil"/>
              <w:bottom w:val="single" w:sz="4" w:space="0" w:color="auto"/>
              <w:right w:val="single" w:sz="4" w:space="0" w:color="auto"/>
            </w:tcBorders>
            <w:shd w:val="clear" w:color="auto" w:fill="auto"/>
            <w:noWrap/>
            <w:vAlign w:val="bottom"/>
            <w:hideMark/>
          </w:tcPr>
          <w:p w14:paraId="5B267311"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6D192BBD"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9AFE652"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C23D0F2"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3513C92E"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5319A787"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1A3CBA44"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49D67112"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0E2E0986" w14:textId="77777777" w:rsidR="005B3519" w:rsidRPr="00577CE0" w:rsidRDefault="005B3519" w:rsidP="006010B5">
            <w:pPr>
              <w:jc w:val="center"/>
              <w:rPr>
                <w:color w:val="000000"/>
                <w:sz w:val="22"/>
                <w:szCs w:val="22"/>
              </w:rPr>
            </w:pPr>
            <w:r w:rsidRPr="00577CE0">
              <w:rPr>
                <w:color w:val="000000"/>
                <w:sz w:val="22"/>
                <w:szCs w:val="22"/>
              </w:rPr>
              <w:t>17</w:t>
            </w:r>
          </w:p>
        </w:tc>
        <w:tc>
          <w:tcPr>
            <w:tcW w:w="839" w:type="dxa"/>
            <w:tcBorders>
              <w:top w:val="nil"/>
              <w:left w:val="nil"/>
              <w:bottom w:val="single" w:sz="4" w:space="0" w:color="auto"/>
              <w:right w:val="single" w:sz="4" w:space="0" w:color="auto"/>
            </w:tcBorders>
            <w:shd w:val="clear" w:color="auto" w:fill="auto"/>
            <w:noWrap/>
            <w:vAlign w:val="bottom"/>
            <w:hideMark/>
          </w:tcPr>
          <w:p w14:paraId="17300BCF"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2941CB88"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C29F73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0FF19BB"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58AFFB6"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2080CEB9"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08874E60"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59A01AFD"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42BCA238" w14:textId="77777777" w:rsidR="005B3519" w:rsidRPr="00577CE0" w:rsidRDefault="005B3519" w:rsidP="006010B5">
            <w:pPr>
              <w:jc w:val="center"/>
              <w:rPr>
                <w:color w:val="000000"/>
                <w:sz w:val="22"/>
                <w:szCs w:val="22"/>
              </w:rPr>
            </w:pPr>
            <w:r w:rsidRPr="00577CE0">
              <w:rPr>
                <w:color w:val="000000"/>
                <w:sz w:val="22"/>
                <w:szCs w:val="22"/>
              </w:rPr>
              <w:t>18</w:t>
            </w:r>
          </w:p>
        </w:tc>
        <w:tc>
          <w:tcPr>
            <w:tcW w:w="839" w:type="dxa"/>
            <w:tcBorders>
              <w:top w:val="nil"/>
              <w:left w:val="nil"/>
              <w:bottom w:val="single" w:sz="4" w:space="0" w:color="auto"/>
              <w:right w:val="single" w:sz="4" w:space="0" w:color="auto"/>
            </w:tcBorders>
            <w:shd w:val="clear" w:color="auto" w:fill="auto"/>
            <w:noWrap/>
            <w:vAlign w:val="bottom"/>
            <w:hideMark/>
          </w:tcPr>
          <w:p w14:paraId="59A820A6"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21F96622"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7CFFA6B"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0C6D36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6AA06D7"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23D544D1"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47BDDBA5"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54C3C1B1"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E3831C7" w14:textId="77777777" w:rsidR="005B3519" w:rsidRPr="00577CE0" w:rsidRDefault="005B3519" w:rsidP="006010B5">
            <w:pPr>
              <w:jc w:val="center"/>
              <w:rPr>
                <w:color w:val="000000"/>
                <w:sz w:val="22"/>
                <w:szCs w:val="22"/>
              </w:rPr>
            </w:pPr>
            <w:r w:rsidRPr="00577CE0">
              <w:rPr>
                <w:color w:val="000000"/>
                <w:sz w:val="22"/>
                <w:szCs w:val="22"/>
              </w:rPr>
              <w:t>19</w:t>
            </w:r>
          </w:p>
        </w:tc>
        <w:tc>
          <w:tcPr>
            <w:tcW w:w="839" w:type="dxa"/>
            <w:tcBorders>
              <w:top w:val="nil"/>
              <w:left w:val="nil"/>
              <w:bottom w:val="single" w:sz="4" w:space="0" w:color="auto"/>
              <w:right w:val="single" w:sz="4" w:space="0" w:color="auto"/>
            </w:tcBorders>
            <w:shd w:val="clear" w:color="auto" w:fill="auto"/>
            <w:noWrap/>
            <w:vAlign w:val="bottom"/>
            <w:hideMark/>
          </w:tcPr>
          <w:p w14:paraId="7CDA7F46"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6551947E"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05BA8D8E"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0D523A7"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6BC597CE"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165DA762"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21EB23A9"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29597F03"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74EA7F16" w14:textId="77777777" w:rsidR="005B3519" w:rsidRPr="00577CE0" w:rsidRDefault="005B3519" w:rsidP="006010B5">
            <w:pPr>
              <w:jc w:val="center"/>
              <w:rPr>
                <w:color w:val="000000"/>
                <w:sz w:val="22"/>
                <w:szCs w:val="22"/>
              </w:rPr>
            </w:pPr>
            <w:r w:rsidRPr="00577CE0">
              <w:rPr>
                <w:color w:val="000000"/>
                <w:sz w:val="22"/>
                <w:szCs w:val="22"/>
              </w:rPr>
              <w:t>20</w:t>
            </w:r>
          </w:p>
        </w:tc>
        <w:tc>
          <w:tcPr>
            <w:tcW w:w="839" w:type="dxa"/>
            <w:tcBorders>
              <w:top w:val="nil"/>
              <w:left w:val="nil"/>
              <w:bottom w:val="single" w:sz="4" w:space="0" w:color="auto"/>
              <w:right w:val="single" w:sz="4" w:space="0" w:color="auto"/>
            </w:tcBorders>
            <w:shd w:val="clear" w:color="auto" w:fill="auto"/>
            <w:noWrap/>
            <w:vAlign w:val="bottom"/>
            <w:hideMark/>
          </w:tcPr>
          <w:p w14:paraId="631A5C63" w14:textId="77777777" w:rsidR="005B3519" w:rsidRPr="00577CE0" w:rsidRDefault="005B3519" w:rsidP="006010B5">
            <w:pPr>
              <w:jc w:val="center"/>
              <w:rPr>
                <w:color w:val="000000"/>
                <w:sz w:val="22"/>
                <w:szCs w:val="22"/>
              </w:rPr>
            </w:pPr>
            <w:r w:rsidRPr="00577CE0">
              <w:rPr>
                <w:color w:val="000000"/>
                <w:sz w:val="22"/>
                <w:szCs w:val="22"/>
              </w:rPr>
              <w:t>1</w:t>
            </w:r>
          </w:p>
        </w:tc>
        <w:tc>
          <w:tcPr>
            <w:tcW w:w="708" w:type="dxa"/>
            <w:tcBorders>
              <w:top w:val="nil"/>
              <w:left w:val="nil"/>
              <w:bottom w:val="single" w:sz="4" w:space="0" w:color="auto"/>
              <w:right w:val="single" w:sz="4" w:space="0" w:color="auto"/>
            </w:tcBorders>
            <w:shd w:val="clear" w:color="auto" w:fill="auto"/>
            <w:noWrap/>
            <w:vAlign w:val="bottom"/>
            <w:hideMark/>
          </w:tcPr>
          <w:p w14:paraId="0557234D"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7AF1F292"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2EF3D4AF" w14:textId="77777777" w:rsidR="005B3519" w:rsidRPr="00577CE0" w:rsidRDefault="005B3519" w:rsidP="006010B5">
            <w:pPr>
              <w:jc w:val="center"/>
              <w:rPr>
                <w:color w:val="000000"/>
                <w:sz w:val="22"/>
                <w:szCs w:val="22"/>
              </w:rPr>
            </w:pPr>
            <w:r w:rsidRPr="00577CE0">
              <w:rPr>
                <w:color w:val="000000"/>
                <w:sz w:val="22"/>
                <w:szCs w:val="22"/>
              </w:rPr>
              <w:t>1</w:t>
            </w:r>
          </w:p>
        </w:tc>
        <w:tc>
          <w:tcPr>
            <w:tcW w:w="709" w:type="dxa"/>
            <w:tcBorders>
              <w:top w:val="nil"/>
              <w:left w:val="nil"/>
              <w:bottom w:val="single" w:sz="4" w:space="0" w:color="auto"/>
              <w:right w:val="single" w:sz="4" w:space="0" w:color="auto"/>
            </w:tcBorders>
            <w:shd w:val="clear" w:color="auto" w:fill="auto"/>
            <w:noWrap/>
            <w:vAlign w:val="bottom"/>
            <w:hideMark/>
          </w:tcPr>
          <w:p w14:paraId="5B330AF9" w14:textId="77777777" w:rsidR="005B3519" w:rsidRPr="00577CE0" w:rsidRDefault="005B3519" w:rsidP="006010B5">
            <w:pPr>
              <w:jc w:val="center"/>
              <w:rPr>
                <w:color w:val="000000"/>
                <w:sz w:val="22"/>
                <w:szCs w:val="22"/>
              </w:rPr>
            </w:pPr>
            <w:r w:rsidRPr="00577CE0">
              <w:rPr>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5038E4A6" w14:textId="77777777" w:rsidR="005B3519" w:rsidRPr="00577CE0" w:rsidRDefault="005B3519" w:rsidP="006010B5">
            <w:pPr>
              <w:jc w:val="center"/>
              <w:rPr>
                <w:color w:val="000000"/>
                <w:sz w:val="22"/>
                <w:szCs w:val="22"/>
              </w:rPr>
            </w:pPr>
            <w:r w:rsidRPr="00577CE0">
              <w:rPr>
                <w:color w:val="000000"/>
                <w:sz w:val="22"/>
                <w:szCs w:val="22"/>
              </w:rPr>
              <w:t>5</w:t>
            </w:r>
          </w:p>
        </w:tc>
        <w:tc>
          <w:tcPr>
            <w:tcW w:w="1134" w:type="dxa"/>
            <w:tcBorders>
              <w:top w:val="nil"/>
              <w:left w:val="nil"/>
              <w:bottom w:val="single" w:sz="4" w:space="0" w:color="auto"/>
              <w:right w:val="single" w:sz="4" w:space="0" w:color="auto"/>
            </w:tcBorders>
            <w:shd w:val="clear" w:color="auto" w:fill="auto"/>
            <w:noWrap/>
            <w:vAlign w:val="bottom"/>
            <w:hideMark/>
          </w:tcPr>
          <w:p w14:paraId="31A88740" w14:textId="77777777" w:rsidR="005B3519" w:rsidRPr="00577CE0" w:rsidRDefault="005B3519" w:rsidP="006010B5">
            <w:pPr>
              <w:jc w:val="center"/>
              <w:rPr>
                <w:color w:val="000000"/>
                <w:sz w:val="22"/>
                <w:szCs w:val="22"/>
              </w:rPr>
            </w:pPr>
            <w:r w:rsidRPr="00577CE0">
              <w:rPr>
                <w:color w:val="000000"/>
                <w:sz w:val="22"/>
                <w:szCs w:val="22"/>
              </w:rPr>
              <w:t>0</w:t>
            </w:r>
          </w:p>
        </w:tc>
      </w:tr>
      <w:tr w:rsidR="005B3519" w:rsidRPr="00DE4A50" w14:paraId="7C399A51" w14:textId="77777777" w:rsidTr="005B3519">
        <w:trPr>
          <w:trHeight w:val="281"/>
        </w:trPr>
        <w:tc>
          <w:tcPr>
            <w:tcW w:w="1283" w:type="dxa"/>
            <w:tcBorders>
              <w:top w:val="nil"/>
              <w:left w:val="single" w:sz="4" w:space="0" w:color="auto"/>
              <w:bottom w:val="single" w:sz="4" w:space="0" w:color="auto"/>
              <w:right w:val="single" w:sz="4" w:space="0" w:color="auto"/>
            </w:tcBorders>
            <w:shd w:val="clear" w:color="auto" w:fill="auto"/>
            <w:noWrap/>
            <w:vAlign w:val="bottom"/>
            <w:hideMark/>
          </w:tcPr>
          <w:p w14:paraId="696A6AFB" w14:textId="77777777" w:rsidR="005B3519" w:rsidRPr="00577CE0" w:rsidRDefault="005B3519" w:rsidP="006010B5">
            <w:pPr>
              <w:jc w:val="center"/>
              <w:rPr>
                <w:color w:val="000000"/>
                <w:sz w:val="22"/>
                <w:szCs w:val="22"/>
              </w:rPr>
            </w:pPr>
            <w:r w:rsidRPr="00577CE0">
              <w:rPr>
                <w:color w:val="000000"/>
                <w:sz w:val="22"/>
                <w:szCs w:val="22"/>
              </w:rPr>
              <w:t>SUM</w:t>
            </w:r>
          </w:p>
        </w:tc>
        <w:tc>
          <w:tcPr>
            <w:tcW w:w="839" w:type="dxa"/>
            <w:tcBorders>
              <w:top w:val="nil"/>
              <w:left w:val="nil"/>
              <w:bottom w:val="single" w:sz="4" w:space="0" w:color="auto"/>
              <w:right w:val="single" w:sz="4" w:space="0" w:color="auto"/>
            </w:tcBorders>
            <w:shd w:val="clear" w:color="auto" w:fill="auto"/>
            <w:noWrap/>
            <w:vAlign w:val="bottom"/>
            <w:hideMark/>
          </w:tcPr>
          <w:p w14:paraId="329717AB" w14:textId="77777777" w:rsidR="005B3519" w:rsidRPr="00577CE0" w:rsidRDefault="005B3519" w:rsidP="006010B5">
            <w:pPr>
              <w:jc w:val="center"/>
              <w:rPr>
                <w:color w:val="000000"/>
                <w:sz w:val="22"/>
                <w:szCs w:val="22"/>
              </w:rPr>
            </w:pPr>
            <w:r w:rsidRPr="00577CE0">
              <w:rPr>
                <w:color w:val="000000"/>
                <w:sz w:val="22"/>
                <w:szCs w:val="22"/>
              </w:rPr>
              <w:t>19</w:t>
            </w:r>
          </w:p>
        </w:tc>
        <w:tc>
          <w:tcPr>
            <w:tcW w:w="708" w:type="dxa"/>
            <w:tcBorders>
              <w:top w:val="nil"/>
              <w:left w:val="nil"/>
              <w:bottom w:val="single" w:sz="4" w:space="0" w:color="auto"/>
              <w:right w:val="single" w:sz="4" w:space="0" w:color="auto"/>
            </w:tcBorders>
            <w:shd w:val="clear" w:color="auto" w:fill="auto"/>
            <w:noWrap/>
            <w:vAlign w:val="bottom"/>
            <w:hideMark/>
          </w:tcPr>
          <w:p w14:paraId="6973D7F4" w14:textId="77777777" w:rsidR="005B3519" w:rsidRPr="00577CE0" w:rsidRDefault="005B3519" w:rsidP="006010B5">
            <w:pPr>
              <w:jc w:val="center"/>
              <w:rPr>
                <w:color w:val="000000"/>
                <w:sz w:val="22"/>
                <w:szCs w:val="22"/>
              </w:rPr>
            </w:pPr>
            <w:r w:rsidRPr="00577CE0">
              <w:rPr>
                <w:color w:val="000000"/>
                <w:sz w:val="22"/>
                <w:szCs w:val="22"/>
              </w:rPr>
              <w:t>19</w:t>
            </w:r>
          </w:p>
        </w:tc>
        <w:tc>
          <w:tcPr>
            <w:tcW w:w="709" w:type="dxa"/>
            <w:tcBorders>
              <w:top w:val="nil"/>
              <w:left w:val="nil"/>
              <w:bottom w:val="single" w:sz="4" w:space="0" w:color="auto"/>
              <w:right w:val="single" w:sz="4" w:space="0" w:color="auto"/>
            </w:tcBorders>
            <w:shd w:val="clear" w:color="auto" w:fill="auto"/>
            <w:noWrap/>
            <w:vAlign w:val="bottom"/>
            <w:hideMark/>
          </w:tcPr>
          <w:p w14:paraId="1C30ADDE" w14:textId="77777777" w:rsidR="005B3519" w:rsidRPr="00577CE0" w:rsidRDefault="005B3519" w:rsidP="006010B5">
            <w:pPr>
              <w:jc w:val="center"/>
              <w:rPr>
                <w:color w:val="000000"/>
                <w:sz w:val="22"/>
                <w:szCs w:val="22"/>
              </w:rPr>
            </w:pPr>
            <w:r w:rsidRPr="00577CE0">
              <w:rPr>
                <w:color w:val="000000"/>
                <w:sz w:val="22"/>
                <w:szCs w:val="22"/>
              </w:rPr>
              <w:t>17</w:t>
            </w:r>
          </w:p>
        </w:tc>
        <w:tc>
          <w:tcPr>
            <w:tcW w:w="709" w:type="dxa"/>
            <w:tcBorders>
              <w:top w:val="nil"/>
              <w:left w:val="nil"/>
              <w:bottom w:val="single" w:sz="4" w:space="0" w:color="auto"/>
              <w:right w:val="single" w:sz="4" w:space="0" w:color="auto"/>
            </w:tcBorders>
            <w:shd w:val="clear" w:color="auto" w:fill="auto"/>
            <w:noWrap/>
            <w:vAlign w:val="bottom"/>
            <w:hideMark/>
          </w:tcPr>
          <w:p w14:paraId="128AEBA7" w14:textId="77777777" w:rsidR="005B3519" w:rsidRPr="00577CE0" w:rsidRDefault="005B3519" w:rsidP="006010B5">
            <w:pPr>
              <w:jc w:val="center"/>
              <w:rPr>
                <w:color w:val="000000"/>
                <w:sz w:val="22"/>
                <w:szCs w:val="22"/>
              </w:rPr>
            </w:pPr>
            <w:r w:rsidRPr="00577CE0">
              <w:rPr>
                <w:color w:val="000000"/>
                <w:sz w:val="22"/>
                <w:szCs w:val="22"/>
              </w:rPr>
              <w:t>16</w:t>
            </w:r>
          </w:p>
        </w:tc>
        <w:tc>
          <w:tcPr>
            <w:tcW w:w="709" w:type="dxa"/>
            <w:tcBorders>
              <w:top w:val="nil"/>
              <w:left w:val="nil"/>
              <w:bottom w:val="single" w:sz="4" w:space="0" w:color="auto"/>
              <w:right w:val="single" w:sz="4" w:space="0" w:color="auto"/>
            </w:tcBorders>
            <w:shd w:val="clear" w:color="auto" w:fill="auto"/>
            <w:noWrap/>
            <w:vAlign w:val="bottom"/>
            <w:hideMark/>
          </w:tcPr>
          <w:p w14:paraId="767F1C83" w14:textId="77777777" w:rsidR="005B3519" w:rsidRPr="00577CE0" w:rsidRDefault="005B3519" w:rsidP="006010B5">
            <w:pPr>
              <w:jc w:val="center"/>
              <w:rPr>
                <w:color w:val="000000"/>
                <w:sz w:val="22"/>
                <w:szCs w:val="22"/>
              </w:rPr>
            </w:pPr>
            <w:r w:rsidRPr="00577CE0">
              <w:rPr>
                <w:color w:val="000000"/>
                <w:sz w:val="22"/>
                <w:szCs w:val="22"/>
              </w:rPr>
              <w:t>12</w:t>
            </w:r>
          </w:p>
        </w:tc>
        <w:tc>
          <w:tcPr>
            <w:tcW w:w="1134" w:type="dxa"/>
            <w:tcBorders>
              <w:top w:val="nil"/>
              <w:left w:val="nil"/>
              <w:bottom w:val="single" w:sz="4" w:space="0" w:color="auto"/>
              <w:right w:val="single" w:sz="4" w:space="0" w:color="auto"/>
            </w:tcBorders>
            <w:shd w:val="clear" w:color="auto" w:fill="auto"/>
            <w:noWrap/>
            <w:vAlign w:val="bottom"/>
            <w:hideMark/>
          </w:tcPr>
          <w:p w14:paraId="0575CC4C" w14:textId="77777777" w:rsidR="005B3519" w:rsidRPr="00577CE0" w:rsidRDefault="005B3519" w:rsidP="006010B5">
            <w:pPr>
              <w:jc w:val="center"/>
              <w:rPr>
                <w:color w:val="000000"/>
                <w:sz w:val="22"/>
                <w:szCs w:val="22"/>
              </w:rPr>
            </w:pPr>
            <w:r w:rsidRPr="00577CE0">
              <w:rPr>
                <w:color w:val="000000"/>
                <w:sz w:val="22"/>
                <w:szCs w:val="22"/>
              </w:rPr>
              <w:t>∑83</w:t>
            </w:r>
          </w:p>
        </w:tc>
        <w:tc>
          <w:tcPr>
            <w:tcW w:w="1134" w:type="dxa"/>
            <w:tcBorders>
              <w:top w:val="nil"/>
              <w:left w:val="nil"/>
              <w:bottom w:val="single" w:sz="4" w:space="0" w:color="auto"/>
              <w:right w:val="single" w:sz="4" w:space="0" w:color="auto"/>
            </w:tcBorders>
            <w:shd w:val="clear" w:color="auto" w:fill="auto"/>
            <w:noWrap/>
            <w:vAlign w:val="bottom"/>
            <w:hideMark/>
          </w:tcPr>
          <w:p w14:paraId="132B3915" w14:textId="77777777" w:rsidR="005B3519" w:rsidRPr="00577CE0" w:rsidRDefault="005B3519" w:rsidP="006010B5">
            <w:pPr>
              <w:jc w:val="center"/>
              <w:rPr>
                <w:color w:val="000000"/>
                <w:sz w:val="22"/>
                <w:szCs w:val="22"/>
              </w:rPr>
            </w:pPr>
            <w:r w:rsidRPr="00577CE0">
              <w:rPr>
                <w:color w:val="000000"/>
                <w:sz w:val="22"/>
                <w:szCs w:val="22"/>
              </w:rPr>
              <w:t>∑2</w:t>
            </w:r>
          </w:p>
        </w:tc>
      </w:tr>
    </w:tbl>
    <w:p w14:paraId="48E1FE66" w14:textId="77777777" w:rsidR="005B3519" w:rsidRPr="00577CE0" w:rsidRDefault="005B3519" w:rsidP="005B3519">
      <w:pPr>
        <w:pStyle w:val="ListParagraph"/>
        <w:spacing w:line="360" w:lineRule="auto"/>
        <w:ind w:left="0"/>
        <w:jc w:val="both"/>
        <w:rPr>
          <w:sz w:val="22"/>
        </w:rPr>
      </w:pPr>
      <w:r w:rsidRPr="00577CE0">
        <w:rPr>
          <w:sz w:val="22"/>
        </w:rPr>
        <w:t>Sumber: Data Primer Diolah (2020)</w:t>
      </w:r>
    </w:p>
    <w:p w14:paraId="20E97B54" w14:textId="77777777" w:rsidR="005B3519" w:rsidRPr="00577CE0" w:rsidRDefault="005B3519" w:rsidP="005B3519">
      <w:pPr>
        <w:spacing w:after="120"/>
        <w:ind w:firstLine="567"/>
        <w:jc w:val="both"/>
        <w:rPr>
          <w:sz w:val="22"/>
        </w:rPr>
      </w:pPr>
      <w:r w:rsidRPr="00577CE0">
        <w:rPr>
          <w:sz w:val="22"/>
        </w:rPr>
        <w:t xml:space="preserve">Hasil perhitungan koefisien reprodusibilitas (Kr) didapat sebesar 0,98 yang berarti skala dikatakan baik untuk digunakan dalam survei. Singarimbun (2018), menyatakan apabila Kr &gt; 0,90 maka </w:t>
      </w:r>
      <w:r w:rsidRPr="00577CE0">
        <w:rPr>
          <w:i/>
          <w:sz w:val="22"/>
        </w:rPr>
        <w:t>instrument</w:t>
      </w:r>
      <w:r w:rsidRPr="00577CE0">
        <w:rPr>
          <w:sz w:val="22"/>
        </w:rPr>
        <w:t xml:space="preserve"> dianggap baik untuk digunakan dalam penelitian. Perhitungan koefisien skalabilitas (Ks) didapat sebesar 0,76 yang berarti  skala dikatakan baik untuk digunakan dalam survei. Singarimbun (2018), menyatakan Ks &gt; 0,60 maka </w:t>
      </w:r>
      <w:r w:rsidRPr="00577CE0">
        <w:rPr>
          <w:i/>
          <w:sz w:val="22"/>
        </w:rPr>
        <w:t>instrument</w:t>
      </w:r>
      <w:r w:rsidRPr="00577CE0">
        <w:rPr>
          <w:sz w:val="22"/>
        </w:rPr>
        <w:t xml:space="preserve"> dianggap cukup baik karena penyimpangan masih dalam batas yang dapat ditolerir. Sehingga dapat disimpulan hasil perhitungan koefisien reprodusibilitas (Kr) dan koefisien skalabilitas (Ks) menunjukkan bahwa semua item pertanyaan adalah valid.</w:t>
      </w:r>
    </w:p>
    <w:p w14:paraId="382D0B0D" w14:textId="77777777" w:rsidR="005B3519" w:rsidRPr="00577CE0" w:rsidRDefault="005B3519" w:rsidP="005B3519">
      <w:pPr>
        <w:pStyle w:val="ListParagraph"/>
        <w:numPr>
          <w:ilvl w:val="0"/>
          <w:numId w:val="19"/>
        </w:numPr>
        <w:ind w:left="426" w:hanging="426"/>
        <w:jc w:val="both"/>
        <w:rPr>
          <w:sz w:val="22"/>
        </w:rPr>
      </w:pPr>
      <w:r w:rsidRPr="00577CE0">
        <w:rPr>
          <w:sz w:val="22"/>
        </w:rPr>
        <w:t>Uji Reliabilitas</w:t>
      </w:r>
    </w:p>
    <w:p w14:paraId="330DBAC7" w14:textId="77777777" w:rsidR="005B3519" w:rsidRPr="00577CE0" w:rsidRDefault="005B3519" w:rsidP="00052178">
      <w:pPr>
        <w:pStyle w:val="ListParagraph"/>
        <w:spacing w:after="120"/>
        <w:ind w:left="0" w:firstLine="567"/>
        <w:contextualSpacing w:val="0"/>
        <w:jc w:val="both"/>
        <w:rPr>
          <w:sz w:val="22"/>
        </w:rPr>
      </w:pPr>
      <w:r w:rsidRPr="00577CE0">
        <w:rPr>
          <w:sz w:val="22"/>
        </w:rPr>
        <w:t>Pengukuran reliabilitas dengan pilihan jawaban yang sifatnya dikotomi “ya” atau “tidak” dapat menggunakan rumus Kuder Richardson 21 (KR-21) (Simamora, 2004). Adapun rumusnya sebagai berikut:</w:t>
      </w:r>
    </w:p>
    <w:p w14:paraId="30C341F4" w14:textId="77777777" w:rsidR="005B3519" w:rsidRPr="00577CE0" w:rsidRDefault="005B3519" w:rsidP="005B3519">
      <w:pPr>
        <w:pStyle w:val="ListParagraph"/>
        <w:spacing w:after="120"/>
        <w:ind w:left="284" w:firstLine="567"/>
        <w:contextualSpacing w:val="0"/>
        <w:jc w:val="both"/>
        <w:rPr>
          <w:rFonts w:eastAsiaTheme="minorEastAsia"/>
          <w:sz w:val="22"/>
        </w:rPr>
      </w:pPr>
      <m:oMathPara>
        <m:oMath>
          <m:r>
            <m:rPr>
              <m:sty m:val="p"/>
            </m:rPr>
            <w:rPr>
              <w:rFonts w:ascii="Cambria Math" w:hAnsi="Cambria Math"/>
              <w:sz w:val="22"/>
            </w:rPr>
            <m:t>r11=</m:t>
          </m:r>
          <m:d>
            <m:dPr>
              <m:ctrlPr>
                <w:rPr>
                  <w:rFonts w:ascii="Cambria Math" w:hAnsi="Cambria Math"/>
                  <w:sz w:val="22"/>
                </w:rPr>
              </m:ctrlPr>
            </m:dPr>
            <m:e>
              <m:f>
                <m:fPr>
                  <m:ctrlPr>
                    <w:rPr>
                      <w:rFonts w:ascii="Cambria Math" w:hAnsi="Cambria Math"/>
                      <w:i/>
                      <w:sz w:val="22"/>
                    </w:rPr>
                  </m:ctrlPr>
                </m:fPr>
                <m:num>
                  <m:r>
                    <w:rPr>
                      <w:rFonts w:ascii="Cambria Math" w:hAnsi="Cambria Math"/>
                      <w:sz w:val="22"/>
                    </w:rPr>
                    <m:t>k</m:t>
                  </m:r>
                </m:num>
                <m:den>
                  <m:r>
                    <w:rPr>
                      <w:rFonts w:ascii="Cambria Math" w:hAnsi="Cambria Math"/>
                      <w:sz w:val="22"/>
                    </w:rPr>
                    <m:t>k-1</m:t>
                  </m:r>
                </m:den>
              </m:f>
            </m:e>
          </m:d>
          <m:d>
            <m:dPr>
              <m:ctrlPr>
                <w:rPr>
                  <w:rFonts w:ascii="Cambria Math" w:hAnsi="Cambria Math"/>
                  <w:i/>
                  <w:sz w:val="22"/>
                </w:rPr>
              </m:ctrlPr>
            </m:dPr>
            <m:e>
              <m:r>
                <w:rPr>
                  <w:rFonts w:ascii="Cambria Math" w:hAnsi="Cambria Math"/>
                  <w:sz w:val="22"/>
                </w:rPr>
                <m:t xml:space="preserve">1- </m:t>
              </m:r>
              <m:f>
                <m:fPr>
                  <m:ctrlPr>
                    <w:rPr>
                      <w:rFonts w:ascii="Cambria Math" w:hAnsi="Cambria Math"/>
                      <w:i/>
                      <w:sz w:val="22"/>
                    </w:rPr>
                  </m:ctrlPr>
                </m:fPr>
                <m:num>
                  <m:r>
                    <w:rPr>
                      <w:rFonts w:ascii="Cambria Math" w:hAnsi="Cambria Math"/>
                      <w:sz w:val="22"/>
                    </w:rPr>
                    <m:t>M (k-M)</m:t>
                  </m:r>
                </m:num>
                <m:den>
                  <m:r>
                    <m:rPr>
                      <m:sty m:val="p"/>
                    </m:rPr>
                    <w:rPr>
                      <w:rFonts w:ascii="Cambria Math" w:hAnsi="Cambria Math"/>
                      <w:sz w:val="22"/>
                    </w:rPr>
                    <m:t>kVt</m:t>
                  </m:r>
                </m:den>
              </m:f>
            </m:e>
          </m:d>
        </m:oMath>
      </m:oMathPara>
    </w:p>
    <w:p w14:paraId="4DC6096D" w14:textId="77777777" w:rsidR="005B3519" w:rsidRPr="00DE4A50" w:rsidRDefault="00577CE0" w:rsidP="006010B5">
      <w:pPr>
        <w:pStyle w:val="ListParagraph"/>
        <w:ind w:left="2127" w:hanging="284"/>
        <w:jc w:val="both"/>
      </w:pPr>
      <w:r>
        <w:rPr>
          <w:rFonts w:eastAsiaTheme="minorEastAsia"/>
          <w:sz w:val="22"/>
          <w:lang w:val="en-US"/>
        </w:rPr>
        <w:t xml:space="preserve">    </w:t>
      </w:r>
      <w:r w:rsidR="005B3519" w:rsidRPr="00577CE0">
        <w:rPr>
          <w:rFonts w:eastAsiaTheme="minorEastAsia"/>
          <w:sz w:val="22"/>
        </w:rPr>
        <w:t xml:space="preserve">Maka, </w:t>
      </w:r>
      <m:oMath>
        <m:r>
          <w:rPr>
            <w:rFonts w:ascii="Cambria Math" w:eastAsiaTheme="minorEastAsia" w:hAnsi="Cambria Math"/>
            <w:sz w:val="22"/>
          </w:rPr>
          <m:t xml:space="preserve"> </m:t>
        </m:r>
        <m:r>
          <m:rPr>
            <m:sty m:val="p"/>
          </m:rPr>
          <w:rPr>
            <w:rFonts w:ascii="Cambria Math" w:hAnsi="Cambria Math"/>
            <w:sz w:val="22"/>
          </w:rPr>
          <m:t>r11  =</m:t>
        </m:r>
        <m:d>
          <m:dPr>
            <m:ctrlPr>
              <w:rPr>
                <w:rFonts w:ascii="Cambria Math" w:hAnsi="Cambria Math"/>
                <w:sz w:val="22"/>
              </w:rPr>
            </m:ctrlPr>
          </m:dPr>
          <m:e>
            <m:f>
              <m:fPr>
                <m:ctrlPr>
                  <w:rPr>
                    <w:rFonts w:ascii="Cambria Math" w:hAnsi="Cambria Math"/>
                    <w:i/>
                    <w:sz w:val="22"/>
                  </w:rPr>
                </m:ctrlPr>
              </m:fPr>
              <m:num>
                <m:r>
                  <w:rPr>
                    <w:rFonts w:ascii="Cambria Math" w:hAnsi="Cambria Math"/>
                    <w:sz w:val="22"/>
                  </w:rPr>
                  <m:t>5</m:t>
                </m:r>
              </m:num>
              <m:den>
                <m:r>
                  <w:rPr>
                    <w:rFonts w:ascii="Cambria Math" w:hAnsi="Cambria Math"/>
                    <w:sz w:val="22"/>
                  </w:rPr>
                  <m:t>5-1</m:t>
                </m:r>
              </m:den>
            </m:f>
          </m:e>
        </m:d>
        <m:d>
          <m:dPr>
            <m:ctrlPr>
              <w:rPr>
                <w:rFonts w:ascii="Cambria Math" w:hAnsi="Cambria Math"/>
                <w:i/>
                <w:sz w:val="22"/>
              </w:rPr>
            </m:ctrlPr>
          </m:dPr>
          <m:e>
            <m:r>
              <w:rPr>
                <w:rFonts w:ascii="Cambria Math" w:hAnsi="Cambria Math"/>
                <w:sz w:val="22"/>
              </w:rPr>
              <m:t xml:space="preserve">1- </m:t>
            </m:r>
            <m:f>
              <m:fPr>
                <m:ctrlPr>
                  <w:rPr>
                    <w:rFonts w:ascii="Cambria Math" w:hAnsi="Cambria Math"/>
                    <w:i/>
                    <w:sz w:val="22"/>
                  </w:rPr>
                </m:ctrlPr>
              </m:fPr>
              <m:num>
                <m:r>
                  <w:rPr>
                    <w:rFonts w:ascii="Cambria Math" w:hAnsi="Cambria Math"/>
                    <w:sz w:val="22"/>
                  </w:rPr>
                  <m:t>4,15 (5-4,15)</m:t>
                </m:r>
              </m:num>
              <m:den>
                <m:r>
                  <m:rPr>
                    <m:sty m:val="p"/>
                  </m:rPr>
                  <w:rPr>
                    <w:rFonts w:ascii="Cambria Math" w:hAnsi="Cambria Math"/>
                    <w:sz w:val="22"/>
                  </w:rPr>
                  <m:t>4,15(1,7275)</m:t>
                </m:r>
              </m:den>
            </m:f>
          </m:e>
        </m:d>
      </m:oMath>
    </w:p>
    <w:p w14:paraId="416487FE" w14:textId="77777777" w:rsidR="005B3519" w:rsidRPr="00DE4A50" w:rsidRDefault="005B3519" w:rsidP="005B3519">
      <w:pPr>
        <w:spacing w:after="120"/>
        <w:ind w:right="2194"/>
        <w:jc w:val="both"/>
        <w:rPr>
          <w:rFonts w:eastAsiaTheme="minorEastAsia"/>
        </w:rPr>
      </w:pPr>
      <m:oMathPara>
        <m:oMath>
          <m:r>
            <m:rPr>
              <m:sty m:val="p"/>
            </m:rPr>
            <w:rPr>
              <w:rFonts w:ascii="Cambria Math" w:hAnsi="Cambria Math"/>
              <w:sz w:val="22"/>
            </w:rPr>
            <m:t xml:space="preserve">                       =</m:t>
          </m:r>
          <m:r>
            <w:rPr>
              <w:rFonts w:ascii="Cambria Math" w:hAnsi="Cambria Math"/>
              <w:sz w:val="22"/>
            </w:rPr>
            <m:t>0,7395</m:t>
          </m:r>
        </m:oMath>
      </m:oMathPara>
    </w:p>
    <w:p w14:paraId="48C1FC9B" w14:textId="77777777" w:rsidR="005B3519" w:rsidRPr="00577CE0" w:rsidRDefault="005B3519" w:rsidP="005B3519">
      <w:pPr>
        <w:pStyle w:val="ListParagraph"/>
        <w:ind w:left="0"/>
        <w:jc w:val="both"/>
        <w:rPr>
          <w:sz w:val="22"/>
        </w:rPr>
      </w:pPr>
      <w:r w:rsidRPr="00577CE0">
        <w:rPr>
          <w:sz w:val="22"/>
        </w:rPr>
        <w:t>Keterangan:</w:t>
      </w:r>
    </w:p>
    <w:p w14:paraId="55049E46" w14:textId="77777777" w:rsidR="005B3519" w:rsidRPr="00577CE0" w:rsidRDefault="005B3519" w:rsidP="005B3519">
      <w:pPr>
        <w:jc w:val="both"/>
        <w:rPr>
          <w:sz w:val="22"/>
        </w:rPr>
      </w:pPr>
      <w:r w:rsidRPr="00577CE0">
        <w:rPr>
          <w:sz w:val="22"/>
        </w:rPr>
        <w:t>r11</w:t>
      </w:r>
      <w:r w:rsidRPr="00577CE0">
        <w:rPr>
          <w:sz w:val="22"/>
        </w:rPr>
        <w:tab/>
        <w:t xml:space="preserve">: Reabilitas </w:t>
      </w:r>
      <w:r w:rsidRPr="00577CE0">
        <w:rPr>
          <w:i/>
          <w:sz w:val="22"/>
        </w:rPr>
        <w:t>instrument</w:t>
      </w:r>
    </w:p>
    <w:p w14:paraId="2D38C6B6" w14:textId="77777777" w:rsidR="005B3519" w:rsidRPr="00577CE0" w:rsidRDefault="005B3519" w:rsidP="005B3519">
      <w:pPr>
        <w:jc w:val="both"/>
        <w:rPr>
          <w:sz w:val="22"/>
        </w:rPr>
      </w:pPr>
      <w:r w:rsidRPr="00577CE0">
        <w:rPr>
          <w:sz w:val="22"/>
        </w:rPr>
        <w:t>k</w:t>
      </w:r>
      <w:r w:rsidRPr="00577CE0">
        <w:rPr>
          <w:sz w:val="22"/>
        </w:rPr>
        <w:tab/>
        <w:t>: Banyak butir pertanyaan</w:t>
      </w:r>
    </w:p>
    <w:p w14:paraId="762C0171" w14:textId="77777777" w:rsidR="005B3519" w:rsidRPr="00577CE0" w:rsidRDefault="005B3519" w:rsidP="005B3519">
      <w:pPr>
        <w:jc w:val="both"/>
        <w:rPr>
          <w:sz w:val="22"/>
        </w:rPr>
      </w:pPr>
      <w:r w:rsidRPr="00577CE0">
        <w:rPr>
          <w:sz w:val="22"/>
        </w:rPr>
        <w:t>M</w:t>
      </w:r>
      <w:r w:rsidRPr="00577CE0">
        <w:rPr>
          <w:sz w:val="22"/>
        </w:rPr>
        <w:tab/>
        <w:t>: Skor rata-rata</w:t>
      </w:r>
    </w:p>
    <w:p w14:paraId="11403747" w14:textId="77777777" w:rsidR="005B3519" w:rsidRPr="00577CE0" w:rsidRDefault="005B3519" w:rsidP="005B3519">
      <w:pPr>
        <w:jc w:val="both"/>
        <w:rPr>
          <w:sz w:val="22"/>
        </w:rPr>
      </w:pPr>
      <w:r w:rsidRPr="00577CE0">
        <w:rPr>
          <w:sz w:val="22"/>
        </w:rPr>
        <w:t>Vt</w:t>
      </w:r>
      <w:r w:rsidRPr="00577CE0">
        <w:rPr>
          <w:sz w:val="22"/>
        </w:rPr>
        <w:tab/>
        <w:t>: Varian Total</w:t>
      </w:r>
    </w:p>
    <w:p w14:paraId="67954F92" w14:textId="77777777" w:rsidR="005B3519" w:rsidRPr="00577CE0" w:rsidRDefault="005B3519" w:rsidP="005B3519">
      <w:pPr>
        <w:pStyle w:val="ListParagraph"/>
        <w:spacing w:after="120"/>
        <w:ind w:left="0" w:firstLine="567"/>
        <w:contextualSpacing w:val="0"/>
        <w:jc w:val="both"/>
        <w:rPr>
          <w:sz w:val="22"/>
        </w:rPr>
      </w:pPr>
      <w:r w:rsidRPr="00577CE0">
        <w:rPr>
          <w:sz w:val="22"/>
        </w:rPr>
        <w:t>Hasil perhitungan KR-21 didapat sebesar 0,7395 yang berarti kuesioner yang digunakan dalam penelitian ini sudah reliabel atau dapat diandalkan. Priyatno (2010), menyatakan bahwa batas pengujian reliabilitas memiliki ukuran yaitu apabila hasil reliabilitas kurang dari 0,6 berarti kurang baik, sedangkan 0,7 dapat diterima, dan di atas 0,8 berarti baik.</w:t>
      </w:r>
    </w:p>
    <w:p w14:paraId="661A7764" w14:textId="77777777" w:rsidR="005B3519" w:rsidRPr="00577CE0" w:rsidRDefault="005B3519" w:rsidP="005B3519">
      <w:pPr>
        <w:pStyle w:val="ListParagraph"/>
        <w:numPr>
          <w:ilvl w:val="0"/>
          <w:numId w:val="19"/>
        </w:numPr>
        <w:ind w:left="426" w:hanging="426"/>
        <w:jc w:val="both"/>
        <w:rPr>
          <w:sz w:val="22"/>
        </w:rPr>
      </w:pPr>
      <w:r w:rsidRPr="00577CE0">
        <w:rPr>
          <w:sz w:val="22"/>
        </w:rPr>
        <w:t xml:space="preserve">Tabulasi Sederhana </w:t>
      </w:r>
    </w:p>
    <w:p w14:paraId="206331FD" w14:textId="77777777" w:rsidR="005B3519" w:rsidRPr="00577CE0" w:rsidRDefault="005B3519" w:rsidP="005B3519">
      <w:pPr>
        <w:pStyle w:val="ListParagraph"/>
        <w:ind w:left="0" w:firstLine="567"/>
        <w:jc w:val="both"/>
        <w:rPr>
          <w:sz w:val="22"/>
        </w:rPr>
      </w:pPr>
      <w:r w:rsidRPr="00577CE0">
        <w:rPr>
          <w:sz w:val="22"/>
        </w:rPr>
        <w:t xml:space="preserve">Tabulasi sederhana bertujuan untuk mengetahui persentase responden dalam memilih kategori tertentu dan dalam penelitian ini digunakan untuk mempermudah dalam menghitung efektivitas komunikasi </w:t>
      </w:r>
      <w:r w:rsidRPr="00577CE0">
        <w:rPr>
          <w:i/>
          <w:sz w:val="22"/>
        </w:rPr>
        <w:t>Instagram</w:t>
      </w:r>
      <w:r w:rsidRPr="00577CE0">
        <w:rPr>
          <w:sz w:val="22"/>
        </w:rPr>
        <w:t>. Menurut Sudjana (2001), tabulasi sederhana bertujuan untuk mengolah data yang diperoleh ke bentuk persentase, adapun rumusnya sebagai berikut:</w:t>
      </w:r>
    </w:p>
    <w:p w14:paraId="188177A7" w14:textId="77777777" w:rsidR="005B3519" w:rsidRPr="00F86770" w:rsidRDefault="005B3519" w:rsidP="00F86770">
      <w:pPr>
        <w:pStyle w:val="ListParagraph"/>
        <w:ind w:left="0" w:firstLine="426"/>
        <w:jc w:val="both"/>
        <w:rPr>
          <w:rFonts w:eastAsiaTheme="minorEastAsia"/>
          <w:sz w:val="22"/>
        </w:rPr>
      </w:pPr>
      <m:oMathPara>
        <m:oMath>
          <m:r>
            <m:rPr>
              <m:sty m:val="p"/>
            </m:rPr>
            <w:rPr>
              <w:rFonts w:ascii="Cambria Math" w:hAnsi="Cambria Math"/>
              <w:sz w:val="22"/>
            </w:rPr>
            <m:t xml:space="preserve">P= </m:t>
          </m:r>
          <m:f>
            <m:fPr>
              <m:ctrlPr>
                <w:rPr>
                  <w:rFonts w:ascii="Cambria Math" w:hAnsi="Cambria Math"/>
                  <w:sz w:val="22"/>
                </w:rPr>
              </m:ctrlPr>
            </m:fPr>
            <m:num>
              <m:r>
                <m:rPr>
                  <m:sty m:val="p"/>
                </m:rPr>
                <w:rPr>
                  <w:rFonts w:ascii="Cambria Math" w:hAnsi="Cambria Math"/>
                  <w:sz w:val="22"/>
                </w:rPr>
                <m:t>f</m:t>
              </m:r>
            </m:num>
            <m:den>
              <m:r>
                <m:rPr>
                  <m:sty m:val="p"/>
                </m:rPr>
                <w:rPr>
                  <w:rFonts w:ascii="Cambria Math" w:hAnsi="Cambria Math"/>
                  <w:sz w:val="22"/>
                </w:rPr>
                <m:t>N</m:t>
              </m:r>
            </m:den>
          </m:f>
          <m:r>
            <m:rPr>
              <m:sty m:val="p"/>
            </m:rPr>
            <w:rPr>
              <w:rFonts w:ascii="Cambria Math" w:hAnsi="Cambria Math"/>
              <w:sz w:val="22"/>
            </w:rPr>
            <m:t xml:space="preserve"> X 100%</m:t>
          </m:r>
        </m:oMath>
      </m:oMathPara>
    </w:p>
    <w:p w14:paraId="39D7F2BF" w14:textId="77777777" w:rsidR="005B3519" w:rsidRPr="00577CE0" w:rsidRDefault="005B3519" w:rsidP="005B3519">
      <w:pPr>
        <w:jc w:val="both"/>
        <w:rPr>
          <w:sz w:val="22"/>
        </w:rPr>
      </w:pPr>
      <w:r w:rsidRPr="00577CE0">
        <w:rPr>
          <w:sz w:val="22"/>
        </w:rPr>
        <w:t>Keterangan:</w:t>
      </w:r>
    </w:p>
    <w:p w14:paraId="2C886241" w14:textId="77777777" w:rsidR="005B3519" w:rsidRPr="00577CE0" w:rsidRDefault="005B3519" w:rsidP="005B3519">
      <w:pPr>
        <w:jc w:val="both"/>
        <w:rPr>
          <w:sz w:val="22"/>
        </w:rPr>
      </w:pPr>
      <w:r w:rsidRPr="00577CE0">
        <w:rPr>
          <w:sz w:val="22"/>
        </w:rPr>
        <w:t>P</w:t>
      </w:r>
      <w:r w:rsidRPr="00577CE0">
        <w:rPr>
          <w:sz w:val="22"/>
        </w:rPr>
        <w:tab/>
        <w:t xml:space="preserve">: Persentase </w:t>
      </w:r>
    </w:p>
    <w:p w14:paraId="072E1B6D" w14:textId="77777777" w:rsidR="005B3519" w:rsidRPr="00577CE0" w:rsidRDefault="005B3519" w:rsidP="005B3519">
      <w:pPr>
        <w:jc w:val="both"/>
        <w:rPr>
          <w:sz w:val="22"/>
        </w:rPr>
      </w:pPr>
      <w:r w:rsidRPr="00577CE0">
        <w:rPr>
          <w:sz w:val="22"/>
        </w:rPr>
        <w:t>f</w:t>
      </w:r>
      <w:r w:rsidRPr="00577CE0">
        <w:rPr>
          <w:sz w:val="22"/>
        </w:rPr>
        <w:tab/>
        <w:t>: Frekuensi</w:t>
      </w:r>
    </w:p>
    <w:p w14:paraId="0EDEE6D6" w14:textId="77777777" w:rsidR="005B3519" w:rsidRPr="00577CE0" w:rsidRDefault="005B3519" w:rsidP="005B3519">
      <w:pPr>
        <w:jc w:val="both"/>
        <w:rPr>
          <w:sz w:val="22"/>
        </w:rPr>
      </w:pPr>
      <w:r w:rsidRPr="00577CE0">
        <w:rPr>
          <w:sz w:val="22"/>
        </w:rPr>
        <w:t>N</w:t>
      </w:r>
      <w:r w:rsidRPr="00577CE0">
        <w:rPr>
          <w:sz w:val="22"/>
        </w:rPr>
        <w:tab/>
        <w:t>: Jumlah responden</w:t>
      </w:r>
    </w:p>
    <w:p w14:paraId="184A691A" w14:textId="77777777" w:rsidR="005B3519" w:rsidRPr="00577CE0" w:rsidRDefault="005B3519" w:rsidP="005B3519">
      <w:pPr>
        <w:spacing w:after="120"/>
        <w:jc w:val="both"/>
        <w:rPr>
          <w:sz w:val="22"/>
        </w:rPr>
      </w:pPr>
      <w:r w:rsidRPr="00577CE0">
        <w:rPr>
          <w:sz w:val="22"/>
        </w:rPr>
        <w:t>100%</w:t>
      </w:r>
      <w:r w:rsidRPr="00577CE0">
        <w:rPr>
          <w:sz w:val="22"/>
        </w:rPr>
        <w:tab/>
        <w:t>: Bilangan tetap</w:t>
      </w:r>
    </w:p>
    <w:p w14:paraId="79AEB740" w14:textId="77777777" w:rsidR="005B3519" w:rsidRPr="00577CE0" w:rsidRDefault="005B3519" w:rsidP="005B3519">
      <w:pPr>
        <w:pStyle w:val="ListParagraph"/>
        <w:numPr>
          <w:ilvl w:val="0"/>
          <w:numId w:val="19"/>
        </w:numPr>
        <w:ind w:left="425" w:hanging="425"/>
        <w:contextualSpacing w:val="0"/>
        <w:jc w:val="both"/>
        <w:rPr>
          <w:sz w:val="22"/>
        </w:rPr>
      </w:pPr>
      <w:r w:rsidRPr="00577CE0">
        <w:rPr>
          <w:i/>
          <w:sz w:val="22"/>
        </w:rPr>
        <w:t xml:space="preserve">Customer Response Index </w:t>
      </w:r>
      <w:r w:rsidRPr="00577CE0">
        <w:rPr>
          <w:sz w:val="22"/>
        </w:rPr>
        <w:t>(CRI)</w:t>
      </w:r>
    </w:p>
    <w:p w14:paraId="3EB903EB" w14:textId="77777777" w:rsidR="005B3519" w:rsidRPr="00577CE0" w:rsidRDefault="00F86770" w:rsidP="00052178">
      <w:pPr>
        <w:ind w:firstLine="567"/>
        <w:jc w:val="both"/>
        <w:rPr>
          <w:sz w:val="22"/>
        </w:rPr>
      </w:pPr>
      <w:r w:rsidRPr="009214D9">
        <w:rPr>
          <w:lang w:val="en-US"/>
        </w:rPr>
        <mc:AlternateContent>
          <mc:Choice Requires="wpg">
            <w:drawing>
              <wp:anchor distT="0" distB="0" distL="114300" distR="114300" simplePos="0" relativeHeight="251659264" behindDoc="0" locked="0" layoutInCell="1" allowOverlap="1" wp14:anchorId="0EB79112" wp14:editId="33450B00">
                <wp:simplePos x="0" y="0"/>
                <wp:positionH relativeFrom="margin">
                  <wp:posOffset>256831</wp:posOffset>
                </wp:positionH>
                <wp:positionV relativeFrom="paragraph">
                  <wp:posOffset>780415</wp:posOffset>
                </wp:positionV>
                <wp:extent cx="4769485" cy="2297368"/>
                <wp:effectExtent l="19050" t="0" r="0" b="8255"/>
                <wp:wrapNone/>
                <wp:docPr id="69" name="Group 81"/>
                <wp:cNvGraphicFramePr/>
                <a:graphic xmlns:a="http://schemas.openxmlformats.org/drawingml/2006/main">
                  <a:graphicData uri="http://schemas.microsoft.com/office/word/2010/wordprocessingGroup">
                    <wpg:wgp>
                      <wpg:cNvGrpSpPr/>
                      <wpg:grpSpPr>
                        <a:xfrm>
                          <a:off x="0" y="0"/>
                          <a:ext cx="4769485" cy="2297368"/>
                          <a:chOff x="0" y="-4699"/>
                          <a:chExt cx="7872936" cy="3507783"/>
                        </a:xfrm>
                      </wpg:grpSpPr>
                      <wpg:grpSp>
                        <wpg:cNvPr id="70" name="Group 70"/>
                        <wpg:cNvGrpSpPr/>
                        <wpg:grpSpPr>
                          <a:xfrm>
                            <a:off x="0" y="598353"/>
                            <a:ext cx="5736249" cy="2783160"/>
                            <a:chOff x="0" y="598353"/>
                            <a:chExt cx="8854323" cy="3363520"/>
                          </a:xfrm>
                        </wpg:grpSpPr>
                        <wps:wsp>
                          <wps:cNvPr id="71" name="Straight Connector 71"/>
                          <wps:cNvCnPr/>
                          <wps:spPr>
                            <a:xfrm>
                              <a:off x="0" y="3410387"/>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2" name="Straight Connector 72"/>
                          <wps:cNvCnPr/>
                          <wps:spPr>
                            <a:xfrm>
                              <a:off x="1680551" y="2848302"/>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3" name="Straight Connector 73"/>
                          <wps:cNvCnPr/>
                          <wps:spPr>
                            <a:xfrm flipV="1">
                              <a:off x="0" y="2858901"/>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4" name="Straight Connector 74"/>
                          <wps:cNvCnPr/>
                          <wps:spPr>
                            <a:xfrm>
                              <a:off x="679574" y="2858901"/>
                              <a:ext cx="1000977"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5" name="Straight Connector 75"/>
                          <wps:cNvCnPr/>
                          <wps:spPr>
                            <a:xfrm flipV="1">
                              <a:off x="1689882" y="2285744"/>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6" name="Straight Connector 76"/>
                          <wps:cNvCnPr/>
                          <wps:spPr>
                            <a:xfrm>
                              <a:off x="2342756" y="2292800"/>
                              <a:ext cx="1000976"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7" name="Straight Connector 77"/>
                          <wps:cNvCnPr/>
                          <wps:spPr>
                            <a:xfrm>
                              <a:off x="3347899" y="2285142"/>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8" name="Straight Connector 78"/>
                          <wps:cNvCnPr/>
                          <wps:spPr>
                            <a:xfrm flipV="1">
                              <a:off x="3366473" y="1716162"/>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79" name="Straight Connector 79"/>
                          <wps:cNvCnPr/>
                          <wps:spPr>
                            <a:xfrm>
                              <a:off x="5027216" y="1719368"/>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0" name="Straight Connector 80"/>
                          <wps:cNvCnPr/>
                          <wps:spPr>
                            <a:xfrm>
                              <a:off x="4042086" y="1714310"/>
                              <a:ext cx="1000977"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1" name="Straight Connector 81"/>
                          <wps:cNvCnPr/>
                          <wps:spPr>
                            <a:xfrm flipV="1">
                              <a:off x="5043063" y="1158061"/>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2" name="Straight Connector 82"/>
                          <wps:cNvCnPr/>
                          <wps:spPr>
                            <a:xfrm>
                              <a:off x="5713297" y="1157524"/>
                              <a:ext cx="1000977"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3" name="Straight Connector 83"/>
                          <wps:cNvCnPr/>
                          <wps:spPr>
                            <a:xfrm>
                              <a:off x="6687960" y="1153994"/>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4" name="Straight Connector 84"/>
                          <wps:cNvCnPr/>
                          <wps:spPr>
                            <a:xfrm flipV="1">
                              <a:off x="6704934" y="598353"/>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a:off x="5680090" y="2270854"/>
                              <a:ext cx="3174233"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679574" y="3961846"/>
                              <a:ext cx="8098353" cy="27"/>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wps:spPr>
                            <a:xfrm>
                              <a:off x="2333426" y="3399788"/>
                              <a:ext cx="6444501"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88" name="Straight Arrow Connector 88"/>
                          <wps:cNvCnPr/>
                          <wps:spPr>
                            <a:xfrm>
                              <a:off x="4015385" y="2818294"/>
                              <a:ext cx="4818773"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grpSp>
                      <wps:wsp>
                        <wps:cNvPr id="89" name="Rectangle 89"/>
                        <wps:cNvSpPr/>
                        <wps:spPr>
                          <a:xfrm>
                            <a:off x="5856147" y="-4699"/>
                            <a:ext cx="1208143" cy="54382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C2142D" w14:textId="77777777" w:rsidR="006010B5" w:rsidRPr="009214D9" w:rsidRDefault="006010B5" w:rsidP="006010B5">
                              <w:pPr>
                                <w:pStyle w:val="NormalWeb"/>
                                <w:spacing w:before="0" w:beforeAutospacing="0" w:after="0" w:afterAutospacing="0"/>
                                <w:jc w:val="center"/>
                                <w:rPr>
                                  <w:sz w:val="20"/>
                                </w:rPr>
                              </w:pPr>
                              <w:r w:rsidRPr="009214D9">
                                <w:rPr>
                                  <w:b/>
                                  <w:bCs/>
                                  <w:color w:val="000000" w:themeColor="dark1"/>
                                  <w:kern w:val="24"/>
                                  <w:sz w:val="22"/>
                                  <w:szCs w:val="28"/>
                                  <w:u w:val="single"/>
                                </w:rPr>
                                <w:t>C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4642729" y="144420"/>
                            <a:ext cx="1043589" cy="4310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03DFFB8"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4577253" y="1227846"/>
                            <a:ext cx="1335080" cy="31535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0FF308B"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Straight Arrow Connector 92"/>
                        <wps:cNvCnPr/>
                        <wps:spPr>
                          <a:xfrm>
                            <a:off x="4768394" y="1514450"/>
                            <a:ext cx="979714"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wps:spPr>
                          <a:xfrm>
                            <a:off x="4773038" y="598353"/>
                            <a:ext cx="979714"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94" name="Rectangle 94"/>
                        <wps:cNvSpPr/>
                        <wps:spPr>
                          <a:xfrm>
                            <a:off x="3380226" y="1665482"/>
                            <a:ext cx="1906484" cy="35761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CEC7783"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INTEN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3286330" y="757520"/>
                            <a:ext cx="1318302" cy="338464"/>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BD87E77"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INTEN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114041" y="2140152"/>
                            <a:ext cx="2096512" cy="31027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316D46A"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INTER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2296249" y="1194439"/>
                            <a:ext cx="1318302" cy="3487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D053AF1"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INTER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1381858" y="2613350"/>
                            <a:ext cx="1767710" cy="33905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C4829F7"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COMPREH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792701" y="1669271"/>
                            <a:ext cx="1767710" cy="32233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9287CAD"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COMPREH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149790" y="3078818"/>
                            <a:ext cx="1411674" cy="3511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32CEDA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UNAW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70110" y="2183678"/>
                            <a:ext cx="1411674" cy="32465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45BBA71"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AW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5829652" y="401600"/>
                            <a:ext cx="1381098" cy="395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5DBFA0D" w14:textId="77777777" w:rsidR="006010B5" w:rsidRPr="009214D9" w:rsidRDefault="006010B5" w:rsidP="006010B5">
                              <w:pPr>
                                <w:pStyle w:val="NormalWeb"/>
                                <w:spacing w:before="0" w:beforeAutospacing="0" w:after="0" w:afterAutospacing="0"/>
                                <w:jc w:val="center"/>
                                <w:rPr>
                                  <w:sz w:val="16"/>
                                  <w:szCs w:val="20"/>
                                </w:rPr>
                              </w:pPr>
                              <w:r w:rsidRPr="009214D9">
                                <w:rPr>
                                  <w:i/>
                                  <w:iCs/>
                                  <w:color w:val="000000" w:themeColor="dark1"/>
                                  <w:kern w:val="24"/>
                                  <w:sz w:val="16"/>
                                  <w:szCs w:val="20"/>
                                </w:rPr>
                                <w:t>%  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5767569" y="1171467"/>
                            <a:ext cx="1714004" cy="49402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E944C9E"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5763762" y="1745053"/>
                            <a:ext cx="1971937" cy="39665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23657C6"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INTEN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5621334" y="2183134"/>
                            <a:ext cx="2043023" cy="36910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580907B"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INTER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5736259" y="2638193"/>
                            <a:ext cx="2136677" cy="40410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F05F3B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COMPREH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Rectangle 107"/>
                        <wps:cNvSpPr/>
                        <wps:spPr>
                          <a:xfrm>
                            <a:off x="5485593" y="3154679"/>
                            <a:ext cx="1968066" cy="34840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40B206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UNAW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B79112" id="Group 81" o:spid="_x0000_s1026" style="position:absolute;left:0;text-align:left;margin-left:20.2pt;margin-top:61.45pt;width:375.55pt;height:180.9pt;z-index:251659264;mso-position-horizontal-relative:margin;mso-width-relative:margin;mso-height-relative:margin" coordorigin=",-46" coordsize="78729,35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">
                <v:group id="Group 70" o:spid="_x0000_s1027" style="position:absolute;top:5983;width:57362;height:27832" coordorigin=",5983" coordsize="88543,3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line id="Straight Connector 71" o:spid="_x0000_s1028" style="position:absolute;visibility:visible;mso-wrap-style:square" from="0,34103" to="6795,3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" strokecolor="black [3200]" strokeweight="2.25pt">
                    <v:stroke joinstyle="miter"/>
                  </v:line>
                  <v:line id="Straight Connector 72" o:spid="_x0000_s1029" style="position:absolute;visibility:visible;mso-wrap-style:square" from="16805,28483" to="23601,339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" strokecolor="black [3200]" strokeweight="2.25pt">
                    <v:stroke joinstyle="miter"/>
                  </v:line>
                  <v:line id="Straight Connector 73" o:spid="_x0000_s1030" style="position:absolute;flip:y;visibility:visible;mso-wrap-style:square" from="0,28589" to="6795,34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" strokecolor="black [3200]" strokeweight="2.25pt">
                    <v:stroke joinstyle="miter"/>
                  </v:line>
                  <v:line id="Straight Connector 74" o:spid="_x0000_s1031" style="position:absolute;visibility:visible;mso-wrap-style:square" from="6795,28589" to="16805,28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" strokecolor="black [3200]" strokeweight="2.25pt">
                    <v:stroke joinstyle="miter"/>
                  </v:line>
                  <v:line id="Straight Connector 75" o:spid="_x0000_s1032" style="position:absolute;flip:y;visibility:visible;mso-wrap-style:square" from="16898,22857" to="23694,28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" strokecolor="black [3200]" strokeweight="2.25pt">
                    <v:stroke joinstyle="miter"/>
                  </v:line>
                  <v:line id="Straight Connector 76" o:spid="_x0000_s1033" style="position:absolute;visibility:visible;mso-wrap-style:square" from="23427,22928" to="33437,22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" strokecolor="black [3200]" strokeweight="2.25pt">
                    <v:stroke joinstyle="miter"/>
                  </v:line>
                  <v:line id="Straight Connector 77" o:spid="_x0000_s1034" style="position:absolute;visibility:visible;mso-wrap-style:square" from="33478,22851" to="40274,28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" strokecolor="black [3200]" strokeweight="2.25pt">
                    <v:stroke joinstyle="miter"/>
                  </v:line>
                  <v:line id="Straight Connector 78" o:spid="_x0000_s1035" style="position:absolute;flip:y;visibility:visible;mso-wrap-style:square" from="33664,17161" to="40460,22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" strokecolor="black [3200]" strokeweight="2.25pt">
                    <v:stroke joinstyle="miter"/>
                  </v:line>
                  <v:line id="Straight Connector 79" o:spid="_x0000_s1036" style="position:absolute;visibility:visible;mso-wrap-style:square" from="50272,17193" to="57067,22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" strokecolor="black [3200]" strokeweight="2.25pt">
                    <v:stroke joinstyle="miter"/>
                  </v:line>
                  <v:line id="Straight Connector 80" o:spid="_x0000_s1037" style="position:absolute;visibility:visible;mso-wrap-style:square" from="40420,17143" to="50430,17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" strokecolor="black [3200]" strokeweight="2.25pt">
                    <v:stroke joinstyle="miter"/>
                  </v:line>
                  <v:line id="Straight Connector 81" o:spid="_x0000_s1038" style="position:absolute;flip:y;visibility:visible;mso-wrap-style:square" from="50430,11580" to="57226,17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" strokecolor="black [3200]" strokeweight="2.25pt">
                    <v:stroke joinstyle="miter"/>
                  </v:line>
                  <v:line id="Straight Connector 82" o:spid="_x0000_s1039" style="position:absolute;visibility:visible;mso-wrap-style:square" from="57132,11575" to="67142,1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" strokecolor="black [3200]" strokeweight="2.25pt">
                    <v:stroke joinstyle="miter"/>
                  </v:line>
                  <v:line id="Straight Connector 83" o:spid="_x0000_s1040" style="position:absolute;visibility:visible;mso-wrap-style:square" from="66879,11539" to="73675,17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" strokecolor="black [3200]" strokeweight="2.25pt">
                    <v:stroke joinstyle="miter"/>
                  </v:line>
                  <v:line id="Straight Connector 84" o:spid="_x0000_s1041" style="position:absolute;flip:y;visibility:visible;mso-wrap-style:square" from="67049,5983" to="73845,11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" strokecolor="black [3200]" strokeweight="2.25pt">
                    <v:stroke joinstyle="miter"/>
                  </v:line>
                  <v:shapetype id="_x0000_t32" coordsize="21600,21600" o:spt="32" o:oned="t" path="m,l21600,21600e" filled="f">
                    <v:path arrowok="t" fillok="f" o:connecttype="none"/>
                    <o:lock v:ext="edit" shapetype="t"/>
                  </v:shapetype>
                  <v:shape id="Straight Arrow Connector 85" o:spid="_x0000_s1042" type="#_x0000_t32" style="position:absolute;left:56800;top:22708;width:317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" strokecolor="black [3200]" strokeweight="2.25pt">
                    <v:stroke endarrow="block" joinstyle="miter"/>
                  </v:shape>
                  <v:shape id="Straight Arrow Connector 86" o:spid="_x0000_s1043" type="#_x0000_t32" style="position:absolute;left:6795;top:39618;width:809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" strokecolor="black [3200]" strokeweight="2.25pt">
                    <v:stroke endarrow="block" joinstyle="miter"/>
                  </v:shape>
                  <v:shape id="Straight Arrow Connector 87" o:spid="_x0000_s1044" type="#_x0000_t32" style="position:absolute;left:23334;top:33997;width:644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" strokecolor="black [3200]" strokeweight="2.25pt">
                    <v:stroke endarrow="block" joinstyle="miter"/>
                  </v:shape>
                  <v:shape id="Straight Arrow Connector 88" o:spid="_x0000_s1045" type="#_x0000_t32" style="position:absolute;left:40153;top:28182;width:481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" strokecolor="black [3200]" strokeweight="2.25pt">
                    <v:stroke endarrow="block" joinstyle="miter"/>
                  </v:shape>
                </v:group>
                <v:rect id="Rectangle 89" o:spid="_x0000_s1046" style="position:absolute;left:58561;top:-46;width:12081;height:5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" fillcolor="white [3201]" stroked="f" strokeweight="1pt">
                  <v:textbox>
                    <w:txbxContent>
                      <w:p w14:paraId="68C2142D" w14:textId="77777777" w:rsidR="006010B5" w:rsidRPr="009214D9" w:rsidRDefault="006010B5" w:rsidP="006010B5">
                        <w:pPr>
                          <w:pStyle w:val="NormalWeb"/>
                          <w:spacing w:before="0" w:beforeAutospacing="0" w:after="0" w:afterAutospacing="0"/>
                          <w:jc w:val="center"/>
                          <w:rPr>
                            <w:sz w:val="20"/>
                          </w:rPr>
                        </w:pPr>
                        <w:r w:rsidRPr="009214D9">
                          <w:rPr>
                            <w:b/>
                            <w:bCs/>
                            <w:color w:val="000000" w:themeColor="dark1"/>
                            <w:kern w:val="24"/>
                            <w:sz w:val="22"/>
                            <w:szCs w:val="28"/>
                            <w:u w:val="single"/>
                          </w:rPr>
                          <w:t>CRI</w:t>
                        </w:r>
                      </w:p>
                    </w:txbxContent>
                  </v:textbox>
                </v:rect>
                <v:rect id="Rectangle 90" o:spid="_x0000_s1047" style="position:absolute;left:46427;top:1444;width:10436;height:4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" fillcolor="white [3201]" stroked="f" strokeweight="1pt">
                  <v:textbox>
                    <w:txbxContent>
                      <w:p w14:paraId="503DFFB8"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ACTION</w:t>
                        </w:r>
                      </w:p>
                    </w:txbxContent>
                  </v:textbox>
                </v:rect>
                <v:rect id="Rectangle 91" o:spid="_x0000_s1048" style="position:absolute;left:45772;top:12278;width:13351;height:3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7KpwwAAANsAAAAPAAAAZHJzL2Rvd25yZXYueG1sRI9PawIx&#10;FMTvBb9DeIK3mrUHsa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HkuyqcMAAADbAAAADwAA&#10;AAAAAAAAAAAAAAAHAgAAZHJzL2Rvd25yZXYueG1sUEsFBgAAAAADAAMAtwAAAPcCAAAAAA==&#10;" filled="f" stroked="f" strokeweight="1pt">
                  <v:textbox>
                    <w:txbxContent>
                      <w:p w14:paraId="00FF308B"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ACTION</w:t>
                        </w:r>
                      </w:p>
                    </w:txbxContent>
                  </v:textbox>
                </v:rect>
                <v:shape id="Straight Arrow Connector 92" o:spid="_x0000_s1049" type="#_x0000_t32" style="position:absolute;left:47683;top:15144;width:9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" strokecolor="black [3200]" strokeweight="2.25pt">
                  <v:stroke endarrow="block" joinstyle="miter"/>
                </v:shape>
                <v:shape id="Straight Arrow Connector 93" o:spid="_x0000_s1050" type="#_x0000_t32" style="position:absolute;left:47730;top:5983;width:97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" strokecolor="black [3200]" strokeweight="2.25pt">
                  <v:stroke endarrow="block" joinstyle="miter"/>
                </v:shape>
                <v:rect id="Rectangle 94" o:spid="_x0000_s1051" style="position:absolute;left:33802;top:16654;width:19065;height:3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" filled="f" stroked="f" strokeweight="1pt">
                  <v:textbox>
                    <w:txbxContent>
                      <w:p w14:paraId="6CEC7783"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INTENTIONS</w:t>
                        </w:r>
                      </w:p>
                    </w:txbxContent>
                  </v:textbox>
                </v:rect>
                <v:rect id="Rectangle 95" o:spid="_x0000_s1052" style="position:absolute;left:32863;top:7575;width:13183;height:3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" filled="f" stroked="f" strokeweight="1pt">
                  <v:textbox>
                    <w:txbxContent>
                      <w:p w14:paraId="2BD87E77"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INTENTIONS</w:t>
                        </w:r>
                      </w:p>
                    </w:txbxContent>
                  </v:textbox>
                </v:rect>
                <v:rect id="Rectangle 96" o:spid="_x0000_s1053" style="position:absolute;left:21140;top:21401;width:20965;height:3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" filled="f" stroked="f" strokeweight="1pt">
                  <v:textbox>
                    <w:txbxContent>
                      <w:p w14:paraId="4316D46A"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INTEREST</w:t>
                        </w:r>
                      </w:p>
                    </w:txbxContent>
                  </v:textbox>
                </v:rect>
                <v:rect id="Rectangle 97" o:spid="_x0000_s1054" style="position:absolute;left:22962;top:11944;width:13183;height:3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" filled="f" stroked="f" strokeweight="1pt">
                  <v:textbox>
                    <w:txbxContent>
                      <w:p w14:paraId="6D053AF1"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INTEREST</w:t>
                        </w:r>
                      </w:p>
                    </w:txbxContent>
                  </v:textbox>
                </v:rect>
                <v:rect id="Rectangle 98" o:spid="_x0000_s1055" style="position:absolute;left:13818;top:26133;width:17677;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" filled="f" stroked="f" strokeweight="1pt">
                  <v:textbox>
                    <w:txbxContent>
                      <w:p w14:paraId="7C4829F7"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NO COMPREHEND</w:t>
                        </w:r>
                      </w:p>
                    </w:txbxContent>
                  </v:textbox>
                </v:rect>
                <v:rect id="Rectangle 99" o:spid="_x0000_s1056" style="position:absolute;left:7927;top:16692;width:17677;height:32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" filled="f" stroked="f" strokeweight="1pt">
                  <v:textbox>
                    <w:txbxContent>
                      <w:p w14:paraId="59287CAD"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COMPREHEND</w:t>
                        </w:r>
                      </w:p>
                    </w:txbxContent>
                  </v:textbox>
                </v:rect>
                <v:rect id="Rectangle 100" o:spid="_x0000_s1057" style="position:absolute;left:1497;top:30788;width:14117;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" filled="f" stroked="f" strokeweight="1pt">
                  <v:textbox>
                    <w:txbxContent>
                      <w:p w14:paraId="232CEDA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UNAWARE</w:t>
                        </w:r>
                      </w:p>
                    </w:txbxContent>
                  </v:textbox>
                </v:rect>
                <v:rect id="Rectangle 101" o:spid="_x0000_s1058" style="position:absolute;left:701;top:21836;width:14116;height:3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" filled="f" stroked="f" strokeweight="1pt">
                  <v:textbox>
                    <w:txbxContent>
                      <w:p w14:paraId="245BBA71"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AWARE</w:t>
                        </w:r>
                      </w:p>
                    </w:txbxContent>
                  </v:textbox>
                </v:rect>
                <v:rect id="Rectangle 102" o:spid="_x0000_s1059" style="position:absolute;left:58296;top:4016;width:13811;height:3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" fillcolor="white [3201]" stroked="f" strokeweight="1pt">
                  <v:textbox>
                    <w:txbxContent>
                      <w:p w14:paraId="65DBFA0D" w14:textId="77777777" w:rsidR="006010B5" w:rsidRPr="009214D9" w:rsidRDefault="006010B5" w:rsidP="006010B5">
                        <w:pPr>
                          <w:pStyle w:val="NormalWeb"/>
                          <w:spacing w:before="0" w:beforeAutospacing="0" w:after="0" w:afterAutospacing="0"/>
                          <w:jc w:val="center"/>
                          <w:rPr>
                            <w:sz w:val="16"/>
                            <w:szCs w:val="20"/>
                          </w:rPr>
                        </w:pPr>
                        <w:r w:rsidRPr="009214D9">
                          <w:rPr>
                            <w:i/>
                            <w:iCs/>
                            <w:color w:val="000000" w:themeColor="dark1"/>
                            <w:kern w:val="24"/>
                            <w:sz w:val="16"/>
                            <w:szCs w:val="20"/>
                          </w:rPr>
                          <w:t>%  ACTION</w:t>
                        </w:r>
                      </w:p>
                    </w:txbxContent>
                  </v:textbox>
                </v:rect>
                <v:rect id="Rectangle 103" o:spid="_x0000_s1060" style="position:absolute;left:57675;top:11714;width:17140;height:4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szhwgAAANwAAAAPAAAAZHJzL2Rvd25yZXYueG1sRE/JasMw&#10;EL0H+g9iCr0lclsI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DYAszhwgAAANwAAAAPAAAA&#10;AAAAAAAAAAAAAAcCAABkcnMvZG93bnJldi54bWxQSwUGAAAAAAMAAwC3AAAA9gIAAAAA&#10;" filled="f" stroked="f" strokeweight="1pt">
                  <v:textbox>
                    <w:txbxContent>
                      <w:p w14:paraId="0E944C9E"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ACTION</w:t>
                        </w:r>
                      </w:p>
                    </w:txbxContent>
                  </v:textbox>
                </v:rect>
                <v:rect id="Rectangle 104" o:spid="_x0000_s1061" style="position:absolute;left:57637;top:17450;width:19719;height:3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1SVwgAAANwAAAAPAAAAZHJzL2Rvd25yZXYueG1sRE/JasMw&#10;EL0H+g9iCr0lcksJ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BX61SVwgAAANwAAAAPAAAA&#10;AAAAAAAAAAAAAAcCAABkcnMvZG93bnJldi54bWxQSwUGAAAAAAMAAwC3AAAA9gIAAAAA&#10;" filled="f" stroked="f" strokeweight="1pt">
                  <v:textbox>
                    <w:txbxContent>
                      <w:p w14:paraId="023657C6"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INTENTIONS</w:t>
                        </w:r>
                      </w:p>
                    </w:txbxContent>
                  </v:textbox>
                </v:rect>
                <v:rect id="Rectangle 105" o:spid="_x0000_s1062" style="position:absolute;left:56213;top:21831;width:20430;height:3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" filled="f" stroked="f" strokeweight="1pt">
                  <v:textbox>
                    <w:txbxContent>
                      <w:p w14:paraId="0580907B"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INTEREST</w:t>
                        </w:r>
                      </w:p>
                    </w:txbxContent>
                  </v:textbox>
                </v:rect>
                <v:rect id="Rectangle 106" o:spid="_x0000_s1063" style="position:absolute;left:57362;top:26381;width:21367;height:4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" filled="f" stroked="f" strokeweight="1pt">
                  <v:textbox>
                    <w:txbxContent>
                      <w:p w14:paraId="3F05F3B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NO COMPREHEND</w:t>
                        </w:r>
                      </w:p>
                    </w:txbxContent>
                  </v:textbox>
                </v:rect>
                <v:rect id="Rectangle 107" o:spid="_x0000_s1064" style="position:absolute;left:54855;top:31546;width:19681;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" filled="f" stroked="f" strokeweight="1pt">
                  <v:textbox>
                    <w:txbxContent>
                      <w:p w14:paraId="140B2065" w14:textId="77777777" w:rsidR="006010B5" w:rsidRPr="002D6E45" w:rsidRDefault="006010B5" w:rsidP="006010B5">
                        <w:pPr>
                          <w:pStyle w:val="NormalWeb"/>
                          <w:spacing w:before="0" w:beforeAutospacing="0" w:after="0" w:afterAutospacing="0"/>
                          <w:jc w:val="center"/>
                          <w:rPr>
                            <w:sz w:val="16"/>
                          </w:rPr>
                        </w:pPr>
                        <w:r w:rsidRPr="002D6E45">
                          <w:rPr>
                            <w:i/>
                            <w:iCs/>
                            <w:color w:val="000000" w:themeColor="dark1"/>
                            <w:kern w:val="24"/>
                            <w:sz w:val="16"/>
                          </w:rPr>
                          <w:t>%  UNAWARE</w:t>
                        </w:r>
                      </w:p>
                    </w:txbxContent>
                  </v:textbox>
                </v:rect>
                <w10:wrap anchorx="margin"/>
              </v:group>
            </w:pict>
          </mc:Fallback>
        </mc:AlternateContent>
      </w:r>
      <w:r w:rsidR="005B3519" w:rsidRPr="00577CE0">
        <w:rPr>
          <w:sz w:val="22"/>
        </w:rPr>
        <w:t>CRI (</w:t>
      </w:r>
      <w:r w:rsidR="005B3519" w:rsidRPr="00577CE0">
        <w:rPr>
          <w:i/>
          <w:sz w:val="22"/>
        </w:rPr>
        <w:t>Customer Response Index</w:t>
      </w:r>
      <w:r w:rsidR="005B3519" w:rsidRPr="00577CE0">
        <w:rPr>
          <w:sz w:val="22"/>
        </w:rPr>
        <w:t xml:space="preserve">) akan menghasilkan persentase efektivitas dari komunikasi pemasaran. Adapun tingkatan efektivitas komunikasi pemasaran dapat diukur dalam tahapan CRI. Menurut Durianto (2003) komunikasi pemasaran dapat dikatakan efektif apabila hasil hirarki CRI pada tahap </w:t>
      </w:r>
      <w:r w:rsidR="005B3519" w:rsidRPr="00577CE0">
        <w:rPr>
          <w:i/>
          <w:sz w:val="22"/>
        </w:rPr>
        <w:t>action</w:t>
      </w:r>
      <w:r w:rsidR="005B3519" w:rsidRPr="00577CE0">
        <w:rPr>
          <w:sz w:val="22"/>
        </w:rPr>
        <w:t xml:space="preserve"> melebihi nilai </w:t>
      </w:r>
      <w:r w:rsidR="005B3519" w:rsidRPr="00577CE0">
        <w:rPr>
          <w:i/>
          <w:sz w:val="22"/>
        </w:rPr>
        <w:t xml:space="preserve">awareness, </w:t>
      </w:r>
      <w:r w:rsidR="005B3519" w:rsidRPr="00577CE0">
        <w:rPr>
          <w:sz w:val="22"/>
        </w:rPr>
        <w:t xml:space="preserve">no </w:t>
      </w:r>
      <w:r w:rsidR="005B3519" w:rsidRPr="00577CE0">
        <w:rPr>
          <w:i/>
          <w:sz w:val="22"/>
        </w:rPr>
        <w:t>comprehend,</w:t>
      </w:r>
      <w:r w:rsidR="005B3519" w:rsidRPr="00577CE0">
        <w:rPr>
          <w:sz w:val="22"/>
        </w:rPr>
        <w:t xml:space="preserve"> no</w:t>
      </w:r>
      <w:r w:rsidR="005B3519" w:rsidRPr="00577CE0">
        <w:rPr>
          <w:i/>
          <w:sz w:val="22"/>
        </w:rPr>
        <w:t xml:space="preserve"> interest, </w:t>
      </w:r>
      <w:r w:rsidR="005B3519" w:rsidRPr="00577CE0">
        <w:rPr>
          <w:sz w:val="22"/>
        </w:rPr>
        <w:t xml:space="preserve">no </w:t>
      </w:r>
      <w:r w:rsidR="005B3519" w:rsidRPr="00577CE0">
        <w:rPr>
          <w:i/>
          <w:sz w:val="22"/>
        </w:rPr>
        <w:t xml:space="preserve">intention, </w:t>
      </w:r>
      <w:r w:rsidR="005B3519" w:rsidRPr="00577CE0">
        <w:rPr>
          <w:sz w:val="22"/>
        </w:rPr>
        <w:t xml:space="preserve">dan no </w:t>
      </w:r>
      <w:r w:rsidR="005B3519" w:rsidRPr="00577CE0">
        <w:rPr>
          <w:i/>
          <w:sz w:val="22"/>
        </w:rPr>
        <w:t>action</w:t>
      </w:r>
      <w:r w:rsidR="005B3519" w:rsidRPr="00577CE0">
        <w:rPr>
          <w:sz w:val="22"/>
        </w:rPr>
        <w:t>. Berikut tahapan dan cara</w:t>
      </w:r>
      <w:r w:rsidR="00052178" w:rsidRPr="00577CE0">
        <w:rPr>
          <w:sz w:val="22"/>
        </w:rPr>
        <w:t xml:space="preserve"> memperolehnya (Durianto, 2003).</w:t>
      </w:r>
    </w:p>
    <w:p w14:paraId="5AD816FA" w14:textId="77777777" w:rsidR="005B3519" w:rsidRPr="005921E4" w:rsidRDefault="005B3519" w:rsidP="00052178">
      <w:pPr>
        <w:jc w:val="both"/>
        <w:rPr>
          <w:lang w:val="en-US"/>
        </w:rPr>
      </w:pPr>
    </w:p>
    <w:p w14:paraId="2EF64F09" w14:textId="77777777" w:rsidR="005B3519" w:rsidRPr="00DE4A50" w:rsidRDefault="005B3519" w:rsidP="005B3519">
      <w:pPr>
        <w:ind w:firstLine="426"/>
        <w:jc w:val="both"/>
      </w:pPr>
    </w:p>
    <w:p w14:paraId="3A42DA6C" w14:textId="77777777" w:rsidR="005B3519" w:rsidRPr="00DE4A50" w:rsidRDefault="005B3519" w:rsidP="005B3519">
      <w:pPr>
        <w:ind w:firstLine="426"/>
        <w:jc w:val="both"/>
      </w:pPr>
    </w:p>
    <w:p w14:paraId="31C22605" w14:textId="77777777" w:rsidR="005B3519" w:rsidRPr="00DE4A50" w:rsidRDefault="005B3519" w:rsidP="005B3519">
      <w:pPr>
        <w:ind w:firstLine="426"/>
        <w:jc w:val="both"/>
      </w:pPr>
    </w:p>
    <w:p w14:paraId="00395DEB" w14:textId="77777777" w:rsidR="005B3519" w:rsidRPr="00DE4A50" w:rsidRDefault="005B3519" w:rsidP="005B3519">
      <w:pPr>
        <w:ind w:firstLine="426"/>
        <w:jc w:val="both"/>
      </w:pPr>
    </w:p>
    <w:p w14:paraId="33D4BA84" w14:textId="77777777" w:rsidR="006010B5" w:rsidRPr="005921E4" w:rsidRDefault="006010B5" w:rsidP="006010B5">
      <w:pPr>
        <w:rPr>
          <w:lang w:val="en-US"/>
        </w:rPr>
      </w:pPr>
    </w:p>
    <w:p w14:paraId="03043200" w14:textId="77777777" w:rsidR="006010B5" w:rsidRDefault="006010B5" w:rsidP="006010B5"/>
    <w:p w14:paraId="52FED5E8" w14:textId="77777777" w:rsidR="006010B5" w:rsidRDefault="006010B5" w:rsidP="006010B5"/>
    <w:p w14:paraId="1561100F" w14:textId="77777777" w:rsidR="006010B5" w:rsidRDefault="006010B5" w:rsidP="006010B5"/>
    <w:p w14:paraId="47B1D3B5" w14:textId="77777777" w:rsidR="006010B5" w:rsidRDefault="006010B5" w:rsidP="006010B5"/>
    <w:p w14:paraId="0C13B2CE" w14:textId="77777777" w:rsidR="006010B5" w:rsidRDefault="006010B5" w:rsidP="006010B5"/>
    <w:p w14:paraId="6ABF3976" w14:textId="77777777" w:rsidR="006010B5" w:rsidRDefault="006010B5" w:rsidP="006010B5"/>
    <w:p w14:paraId="450C5FA6" w14:textId="77777777" w:rsidR="006010B5" w:rsidRPr="006010B5" w:rsidRDefault="006010B5" w:rsidP="006010B5"/>
    <w:p w14:paraId="06BE3FD8" w14:textId="77777777" w:rsidR="005B3519" w:rsidRPr="00577CE0" w:rsidRDefault="005B3519" w:rsidP="005B3519">
      <w:pPr>
        <w:pStyle w:val="Caption"/>
        <w:spacing w:after="0"/>
        <w:jc w:val="center"/>
        <w:rPr>
          <w:rFonts w:cs="Times New Roman"/>
          <w:i/>
          <w:sz w:val="22"/>
          <w:szCs w:val="24"/>
        </w:rPr>
      </w:pPr>
      <w:r w:rsidRPr="00577CE0">
        <w:rPr>
          <w:rFonts w:cs="Times New Roman"/>
          <w:sz w:val="22"/>
          <w:szCs w:val="24"/>
        </w:rPr>
        <w:t>Skema 1. Metode CRI (Customer Response Index)</w:t>
      </w:r>
    </w:p>
    <w:p w14:paraId="4BA40175" w14:textId="77777777" w:rsidR="005B3519" w:rsidRPr="00577CE0" w:rsidRDefault="005B3519" w:rsidP="005B3519">
      <w:pPr>
        <w:spacing w:after="120"/>
        <w:jc w:val="center"/>
        <w:rPr>
          <w:sz w:val="22"/>
        </w:rPr>
      </w:pPr>
      <w:r w:rsidRPr="00577CE0">
        <w:rPr>
          <w:sz w:val="22"/>
        </w:rPr>
        <w:t>Sumber: Durianto (2003)</w:t>
      </w:r>
    </w:p>
    <w:p w14:paraId="6DD8C3FC"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Unawareness</w:t>
      </w:r>
    </w:p>
    <w:p w14:paraId="2FE39CA0"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 xml:space="preserve">No Comprehend </w:t>
      </w:r>
      <w:r w:rsidRPr="00577CE0">
        <w:rPr>
          <w:sz w:val="22"/>
        </w:rPr>
        <w:t xml:space="preserve">= </w:t>
      </w:r>
      <w:r w:rsidRPr="00577CE0">
        <w:rPr>
          <w:i/>
          <w:sz w:val="22"/>
        </w:rPr>
        <w:t xml:space="preserve">Awareness </w:t>
      </w:r>
      <w:r w:rsidRPr="00577CE0">
        <w:rPr>
          <w:sz w:val="22"/>
        </w:rPr>
        <w:t xml:space="preserve">X </w:t>
      </w:r>
      <w:r w:rsidRPr="00577CE0">
        <w:rPr>
          <w:i/>
          <w:sz w:val="22"/>
        </w:rPr>
        <w:t>No Comprehend</w:t>
      </w:r>
    </w:p>
    <w:p w14:paraId="49FC6630"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 xml:space="preserve">No Interest </w:t>
      </w:r>
      <w:r w:rsidRPr="00577CE0">
        <w:rPr>
          <w:sz w:val="22"/>
        </w:rPr>
        <w:t>=</w:t>
      </w:r>
      <w:r w:rsidRPr="00577CE0">
        <w:rPr>
          <w:i/>
          <w:sz w:val="22"/>
        </w:rPr>
        <w:t xml:space="preserve"> Awareness </w:t>
      </w:r>
      <w:r w:rsidRPr="00577CE0">
        <w:rPr>
          <w:sz w:val="22"/>
        </w:rPr>
        <w:t>X</w:t>
      </w:r>
      <w:r w:rsidRPr="00577CE0">
        <w:rPr>
          <w:i/>
          <w:sz w:val="22"/>
        </w:rPr>
        <w:t xml:space="preserve"> Comprehend </w:t>
      </w:r>
      <w:r w:rsidRPr="00577CE0">
        <w:rPr>
          <w:sz w:val="22"/>
        </w:rPr>
        <w:t xml:space="preserve">X </w:t>
      </w:r>
      <w:r w:rsidRPr="00577CE0">
        <w:rPr>
          <w:i/>
          <w:sz w:val="22"/>
        </w:rPr>
        <w:t>No Interest</w:t>
      </w:r>
    </w:p>
    <w:p w14:paraId="72E924E3"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 xml:space="preserve">No Intention </w:t>
      </w:r>
      <w:r w:rsidRPr="00577CE0">
        <w:rPr>
          <w:sz w:val="22"/>
        </w:rPr>
        <w:t>=</w:t>
      </w:r>
      <w:r w:rsidRPr="00577CE0">
        <w:rPr>
          <w:i/>
          <w:sz w:val="22"/>
        </w:rPr>
        <w:t xml:space="preserve"> Awareness </w:t>
      </w:r>
      <w:r w:rsidRPr="00577CE0">
        <w:rPr>
          <w:sz w:val="22"/>
        </w:rPr>
        <w:t xml:space="preserve">X </w:t>
      </w:r>
      <w:r w:rsidRPr="00577CE0">
        <w:rPr>
          <w:i/>
          <w:sz w:val="22"/>
        </w:rPr>
        <w:t xml:space="preserve">Comprehend </w:t>
      </w:r>
      <w:r w:rsidRPr="00577CE0">
        <w:rPr>
          <w:sz w:val="22"/>
        </w:rPr>
        <w:t xml:space="preserve">X </w:t>
      </w:r>
      <w:r w:rsidRPr="00577CE0">
        <w:rPr>
          <w:i/>
          <w:sz w:val="22"/>
        </w:rPr>
        <w:t xml:space="preserve">Interest </w:t>
      </w:r>
      <w:r w:rsidRPr="00577CE0">
        <w:rPr>
          <w:sz w:val="22"/>
        </w:rPr>
        <w:t xml:space="preserve">X </w:t>
      </w:r>
      <w:r w:rsidRPr="00577CE0">
        <w:rPr>
          <w:i/>
          <w:sz w:val="22"/>
        </w:rPr>
        <w:t>No Intentions</w:t>
      </w:r>
    </w:p>
    <w:p w14:paraId="7539166B"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 xml:space="preserve">No Action </w:t>
      </w:r>
      <w:r w:rsidRPr="00577CE0">
        <w:rPr>
          <w:sz w:val="22"/>
        </w:rPr>
        <w:t>=</w:t>
      </w:r>
      <w:r w:rsidRPr="00577CE0">
        <w:rPr>
          <w:i/>
          <w:sz w:val="22"/>
        </w:rPr>
        <w:t xml:space="preserve"> Awareness </w:t>
      </w:r>
      <w:r w:rsidRPr="00577CE0">
        <w:rPr>
          <w:sz w:val="22"/>
        </w:rPr>
        <w:t xml:space="preserve">X </w:t>
      </w:r>
      <w:r w:rsidRPr="00577CE0">
        <w:rPr>
          <w:i/>
          <w:sz w:val="22"/>
        </w:rPr>
        <w:t xml:space="preserve">Comprehend </w:t>
      </w:r>
      <w:r w:rsidRPr="00577CE0">
        <w:rPr>
          <w:sz w:val="22"/>
        </w:rPr>
        <w:t xml:space="preserve">X </w:t>
      </w:r>
      <w:r w:rsidRPr="00577CE0">
        <w:rPr>
          <w:i/>
          <w:sz w:val="22"/>
        </w:rPr>
        <w:t xml:space="preserve">Interest </w:t>
      </w:r>
      <w:r w:rsidRPr="00577CE0">
        <w:rPr>
          <w:sz w:val="22"/>
        </w:rPr>
        <w:t xml:space="preserve">X </w:t>
      </w:r>
      <w:r w:rsidRPr="00577CE0">
        <w:rPr>
          <w:i/>
          <w:sz w:val="22"/>
        </w:rPr>
        <w:t xml:space="preserve">Intentions </w:t>
      </w:r>
      <w:r w:rsidRPr="00577CE0">
        <w:rPr>
          <w:sz w:val="22"/>
        </w:rPr>
        <w:t xml:space="preserve">X </w:t>
      </w:r>
      <w:r w:rsidRPr="00577CE0">
        <w:rPr>
          <w:i/>
          <w:sz w:val="22"/>
        </w:rPr>
        <w:t>No Action</w:t>
      </w:r>
    </w:p>
    <w:p w14:paraId="2A1DEDC0" w14:textId="77777777" w:rsidR="005B3519" w:rsidRPr="00577CE0" w:rsidRDefault="005B3519" w:rsidP="005B3519">
      <w:pPr>
        <w:pStyle w:val="ListParagraph"/>
        <w:numPr>
          <w:ilvl w:val="0"/>
          <w:numId w:val="20"/>
        </w:numPr>
        <w:ind w:left="426" w:hanging="426"/>
        <w:contextualSpacing w:val="0"/>
        <w:jc w:val="both"/>
        <w:rPr>
          <w:sz w:val="22"/>
        </w:rPr>
      </w:pPr>
      <w:r w:rsidRPr="00577CE0">
        <w:rPr>
          <w:i/>
          <w:sz w:val="22"/>
        </w:rPr>
        <w:t xml:space="preserve">Action </w:t>
      </w:r>
      <w:r w:rsidRPr="00577CE0">
        <w:rPr>
          <w:sz w:val="22"/>
        </w:rPr>
        <w:t xml:space="preserve">= </w:t>
      </w:r>
      <w:r w:rsidRPr="00577CE0">
        <w:rPr>
          <w:i/>
          <w:sz w:val="22"/>
        </w:rPr>
        <w:t xml:space="preserve">Awareness </w:t>
      </w:r>
      <w:r w:rsidRPr="00577CE0">
        <w:rPr>
          <w:sz w:val="22"/>
        </w:rPr>
        <w:t xml:space="preserve">X </w:t>
      </w:r>
      <w:r w:rsidRPr="00577CE0">
        <w:rPr>
          <w:i/>
          <w:sz w:val="22"/>
        </w:rPr>
        <w:t xml:space="preserve">Comprehend </w:t>
      </w:r>
      <w:r w:rsidRPr="00577CE0">
        <w:rPr>
          <w:sz w:val="22"/>
        </w:rPr>
        <w:t xml:space="preserve">X </w:t>
      </w:r>
      <w:r w:rsidRPr="00577CE0">
        <w:rPr>
          <w:i/>
          <w:sz w:val="22"/>
        </w:rPr>
        <w:t xml:space="preserve">Interest </w:t>
      </w:r>
      <w:r w:rsidRPr="00577CE0">
        <w:rPr>
          <w:sz w:val="22"/>
        </w:rPr>
        <w:t xml:space="preserve">X </w:t>
      </w:r>
      <w:r w:rsidRPr="00577CE0">
        <w:rPr>
          <w:i/>
          <w:sz w:val="22"/>
        </w:rPr>
        <w:t xml:space="preserve">Intentions </w:t>
      </w:r>
      <w:r w:rsidRPr="00577CE0">
        <w:rPr>
          <w:sz w:val="22"/>
        </w:rPr>
        <w:t>X</w:t>
      </w:r>
      <w:r w:rsidRPr="00577CE0">
        <w:rPr>
          <w:i/>
          <w:sz w:val="22"/>
        </w:rPr>
        <w:t xml:space="preserve"> Action</w:t>
      </w:r>
    </w:p>
    <w:p w14:paraId="5936A15C" w14:textId="77777777" w:rsidR="00071D78" w:rsidRDefault="00071D78" w:rsidP="003867EF">
      <w:pPr>
        <w:jc w:val="both"/>
        <w:rPr>
          <w:b/>
          <w:sz w:val="22"/>
          <w:szCs w:val="22"/>
        </w:rPr>
      </w:pPr>
    </w:p>
    <w:p w14:paraId="1FD9329F" w14:textId="77777777" w:rsidR="00071D78" w:rsidRPr="00C950E1" w:rsidRDefault="00071D78" w:rsidP="003867EF">
      <w:pPr>
        <w:jc w:val="both"/>
        <w:rPr>
          <w:b/>
          <w:sz w:val="22"/>
          <w:szCs w:val="22"/>
        </w:rPr>
      </w:pPr>
    </w:p>
    <w:p w14:paraId="6A77BC53" w14:textId="77777777" w:rsidR="00C950E1" w:rsidRPr="00C950E1" w:rsidRDefault="00C950E1" w:rsidP="00C950E1">
      <w:pPr>
        <w:autoSpaceDE w:val="0"/>
        <w:autoSpaceDN w:val="0"/>
        <w:adjustRightInd w:val="0"/>
        <w:jc w:val="center"/>
        <w:rPr>
          <w:b/>
          <w:sz w:val="22"/>
          <w:szCs w:val="22"/>
        </w:rPr>
      </w:pPr>
      <w:r w:rsidRPr="00C950E1">
        <w:rPr>
          <w:b/>
          <w:sz w:val="22"/>
          <w:szCs w:val="22"/>
        </w:rPr>
        <w:t>HASIL DAN PEMBAHASAN</w:t>
      </w:r>
    </w:p>
    <w:p w14:paraId="0E80AFB2" w14:textId="77777777" w:rsidR="00C950E1" w:rsidRPr="00C950E1" w:rsidRDefault="00C950E1" w:rsidP="00C950E1">
      <w:pPr>
        <w:autoSpaceDE w:val="0"/>
        <w:autoSpaceDN w:val="0"/>
        <w:adjustRightInd w:val="0"/>
        <w:rPr>
          <w:b/>
          <w:sz w:val="22"/>
          <w:szCs w:val="22"/>
        </w:rPr>
      </w:pPr>
    </w:p>
    <w:p w14:paraId="79E0F695" w14:textId="77777777" w:rsidR="006010B5" w:rsidRPr="00577CE0" w:rsidRDefault="006010B5" w:rsidP="00ED0595">
      <w:pPr>
        <w:jc w:val="both"/>
        <w:rPr>
          <w:b/>
          <w:sz w:val="22"/>
        </w:rPr>
      </w:pPr>
      <w:r w:rsidRPr="00577CE0">
        <w:rPr>
          <w:b/>
          <w:sz w:val="22"/>
        </w:rPr>
        <w:t>Gambaran Umum</w:t>
      </w:r>
    </w:p>
    <w:p w14:paraId="4660B7CD" w14:textId="77777777" w:rsidR="005921E4" w:rsidRPr="00577CE0" w:rsidRDefault="006010B5" w:rsidP="005921E4">
      <w:pPr>
        <w:pStyle w:val="ListParagraph"/>
        <w:ind w:left="0" w:firstLine="567"/>
        <w:contextualSpacing w:val="0"/>
        <w:jc w:val="both"/>
        <w:rPr>
          <w:sz w:val="22"/>
          <w:lang w:val="en-US"/>
        </w:rPr>
      </w:pPr>
      <w:r w:rsidRPr="00577CE0">
        <w:rPr>
          <w:sz w:val="22"/>
        </w:rPr>
        <w:t xml:space="preserve">Abang Sayur Organik merupakan salah satu usaha yang bergerak dalam pemasaran pertanian organik yang dilakukan secara </w:t>
      </w:r>
      <w:r w:rsidRPr="00577CE0">
        <w:rPr>
          <w:i/>
          <w:sz w:val="22"/>
        </w:rPr>
        <w:t>online</w:t>
      </w:r>
      <w:r w:rsidRPr="00577CE0">
        <w:rPr>
          <w:sz w:val="22"/>
        </w:rPr>
        <w:t xml:space="preserve"> di Malang. Abang Sayur Organik didirikan oleh Diyah Rahmawati Wicaksana Ningtyas dan dibantu oleh suaminya yaitu Arys Muhlisin pada tahun 2011. Pada awalnya Abang Sayur Organik menjadi </w:t>
      </w:r>
      <w:r w:rsidRPr="00577CE0">
        <w:rPr>
          <w:i/>
          <w:sz w:val="22"/>
        </w:rPr>
        <w:t>supplier</w:t>
      </w:r>
      <w:r w:rsidRPr="00577CE0">
        <w:rPr>
          <w:sz w:val="22"/>
        </w:rPr>
        <w:t xml:space="preserve"> di salah satu </w:t>
      </w:r>
      <w:r w:rsidRPr="00577CE0">
        <w:rPr>
          <w:i/>
          <w:sz w:val="22"/>
        </w:rPr>
        <w:t>supermarket</w:t>
      </w:r>
      <w:r w:rsidRPr="00577CE0">
        <w:rPr>
          <w:sz w:val="22"/>
        </w:rPr>
        <w:t xml:space="preserve"> yang ada di Malang, namun Abang Sayur Organik berhenti dikarenakan adanya kendala pada administrasi yang cukup rumit serta ingin memotong jalur distribusi.</w:t>
      </w:r>
      <w:r w:rsidRPr="00577CE0">
        <w:rPr>
          <w:sz w:val="22"/>
          <w:lang w:val="en-US"/>
        </w:rPr>
        <w:t xml:space="preserve"> </w:t>
      </w:r>
    </w:p>
    <w:p w14:paraId="07780F1D" w14:textId="77777777" w:rsidR="006010B5" w:rsidRPr="005921E4" w:rsidRDefault="006010B5" w:rsidP="005921E4">
      <w:pPr>
        <w:pStyle w:val="ListParagraph"/>
        <w:ind w:left="0" w:firstLine="567"/>
        <w:contextualSpacing w:val="0"/>
        <w:jc w:val="both"/>
        <w:rPr>
          <w:lang w:val="en-US"/>
        </w:rPr>
      </w:pPr>
      <w:r w:rsidRPr="00577CE0">
        <w:rPr>
          <w:sz w:val="22"/>
        </w:rPr>
        <w:t xml:space="preserve">Abang Sayur Organik mulai merintis usaha dengan memasarkan sendiri produknya sekitar tahun 2013. Abang Sayur Organik fokus pada kegiatan produksi sayuran organik dan memasarkannya ke restoran, katering sehat, dan sekolah-sekolah, namun Abang Sayur Organik belum mampu untuk memproduksi dalam jumlah banyak sehingga konsep pemasarannya berubah menjadi </w:t>
      </w:r>
      <w:r w:rsidRPr="00577CE0">
        <w:rPr>
          <w:i/>
          <w:sz w:val="22"/>
        </w:rPr>
        <w:t xml:space="preserve">one stop shopping </w:t>
      </w:r>
      <w:r w:rsidRPr="00577CE0">
        <w:rPr>
          <w:sz w:val="22"/>
        </w:rPr>
        <w:t xml:space="preserve">hingga sekarang.  Abang Sayur Organik mulai fokus untuk usaha berbasis </w:t>
      </w:r>
      <w:r w:rsidRPr="00577CE0">
        <w:rPr>
          <w:i/>
          <w:sz w:val="22"/>
        </w:rPr>
        <w:t>online</w:t>
      </w:r>
      <w:r w:rsidR="001369CF" w:rsidRPr="00577CE0">
        <w:rPr>
          <w:sz w:val="22"/>
        </w:rPr>
        <w:t xml:space="preserve"> sekitar tahun 2014</w:t>
      </w:r>
      <w:r w:rsidRPr="00577CE0">
        <w:rPr>
          <w:sz w:val="22"/>
        </w:rPr>
        <w:t>. Adapun bentuk logo Abang Sayur Organik yaitu:</w:t>
      </w:r>
    </w:p>
    <w:p w14:paraId="23E884A2" w14:textId="77777777" w:rsidR="006010B5" w:rsidRPr="00DE4A50" w:rsidRDefault="006010B5" w:rsidP="006010B5">
      <w:pPr>
        <w:jc w:val="center"/>
        <w:rPr>
          <w:b/>
        </w:rPr>
      </w:pPr>
      <w:r w:rsidRPr="00DE4A50">
        <w:rPr>
          <w:b/>
          <w:lang w:val="en-US"/>
        </w:rPr>
        <w:drawing>
          <wp:inline distT="0" distB="0" distL="0" distR="0" wp14:anchorId="7AC3BFF6" wp14:editId="42A82CB7">
            <wp:extent cx="1865666" cy="1440000"/>
            <wp:effectExtent l="76200" t="76200" r="134620" b="141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jpg"/>
                    <pic:cNvPicPr/>
                  </pic:nvPicPr>
                  <pic:blipFill>
                    <a:blip r:embed="rId8">
                      <a:extLst>
                        <a:ext uri="{28A0092B-C50C-407E-A947-70E740481C1C}">
                          <a14:useLocalDpi xmlns:a14="http://schemas.microsoft.com/office/drawing/2010/main" val="0"/>
                        </a:ext>
                      </a:extLst>
                    </a:blip>
                    <a:stretch>
                      <a:fillRect/>
                    </a:stretch>
                  </pic:blipFill>
                  <pic:spPr>
                    <a:xfrm>
                      <a:off x="0" y="0"/>
                      <a:ext cx="1865666" cy="14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34FE10" w14:textId="77777777" w:rsidR="006010B5" w:rsidRPr="00577CE0" w:rsidRDefault="006010B5" w:rsidP="006010B5">
      <w:pPr>
        <w:pStyle w:val="Caption"/>
        <w:spacing w:after="0"/>
        <w:ind w:firstLine="567"/>
        <w:jc w:val="center"/>
        <w:rPr>
          <w:rFonts w:cs="Times New Roman"/>
          <w:i/>
          <w:color w:val="000000" w:themeColor="text1"/>
          <w:sz w:val="22"/>
          <w:szCs w:val="22"/>
        </w:rPr>
      </w:pPr>
      <w:r w:rsidRPr="00577CE0">
        <w:rPr>
          <w:rFonts w:cs="Times New Roman"/>
          <w:color w:val="000000" w:themeColor="text1"/>
          <w:sz w:val="22"/>
          <w:szCs w:val="22"/>
        </w:rPr>
        <w:t>Gambar 1. Logo Abang Sayur Organik</w:t>
      </w:r>
    </w:p>
    <w:p w14:paraId="4E038307" w14:textId="77777777" w:rsidR="006010B5" w:rsidRPr="00577CE0" w:rsidRDefault="006010B5" w:rsidP="006010B5">
      <w:pPr>
        <w:ind w:firstLine="567"/>
        <w:jc w:val="center"/>
        <w:rPr>
          <w:sz w:val="22"/>
          <w:szCs w:val="22"/>
        </w:rPr>
      </w:pPr>
      <w:r w:rsidRPr="00577CE0">
        <w:rPr>
          <w:color w:val="000000" w:themeColor="text1"/>
          <w:sz w:val="22"/>
          <w:szCs w:val="22"/>
        </w:rPr>
        <w:t xml:space="preserve">(Sumber: </w:t>
      </w:r>
      <w:r w:rsidRPr="00577CE0">
        <w:rPr>
          <w:sz w:val="22"/>
          <w:szCs w:val="22"/>
        </w:rPr>
        <w:t>Abang Sayur Organik)</w:t>
      </w:r>
    </w:p>
    <w:p w14:paraId="77C68DDD" w14:textId="77777777" w:rsidR="00AB5797" w:rsidRPr="00577CE0" w:rsidRDefault="006010B5" w:rsidP="006010B5">
      <w:pPr>
        <w:ind w:firstLine="426"/>
        <w:jc w:val="both"/>
        <w:rPr>
          <w:i/>
          <w:sz w:val="22"/>
          <w:szCs w:val="22"/>
          <w:lang w:val="en-US"/>
        </w:rPr>
      </w:pPr>
      <w:r w:rsidRPr="00577CE0">
        <w:rPr>
          <w:color w:val="000000" w:themeColor="text1"/>
          <w:sz w:val="22"/>
          <w:szCs w:val="22"/>
        </w:rPr>
        <w:t xml:space="preserve"> Usaha berbasis </w:t>
      </w:r>
      <w:r w:rsidRPr="00577CE0">
        <w:rPr>
          <w:i/>
          <w:color w:val="000000" w:themeColor="text1"/>
          <w:sz w:val="22"/>
          <w:szCs w:val="22"/>
        </w:rPr>
        <w:t>online</w:t>
      </w:r>
      <w:r w:rsidRPr="00577CE0">
        <w:rPr>
          <w:color w:val="000000" w:themeColor="text1"/>
          <w:sz w:val="22"/>
          <w:szCs w:val="22"/>
        </w:rPr>
        <w:t xml:space="preserve"> dimulai dengan membuka akun </w:t>
      </w:r>
      <w:r w:rsidRPr="00577CE0">
        <w:rPr>
          <w:i/>
          <w:color w:val="000000" w:themeColor="text1"/>
          <w:sz w:val="22"/>
          <w:szCs w:val="22"/>
        </w:rPr>
        <w:t>Facebook</w:t>
      </w:r>
      <w:r w:rsidRPr="00577CE0">
        <w:rPr>
          <w:color w:val="000000" w:themeColor="text1"/>
          <w:sz w:val="22"/>
          <w:szCs w:val="22"/>
        </w:rPr>
        <w:t xml:space="preserve"> sekitar tahun 2014, namun pada tahun 2017 </w:t>
      </w:r>
      <w:r w:rsidRPr="00577CE0">
        <w:rPr>
          <w:sz w:val="22"/>
          <w:szCs w:val="22"/>
        </w:rPr>
        <w:t xml:space="preserve">Abang Sayur Organik beralih dan lebih fokus memasarkan ke </w:t>
      </w:r>
      <w:r w:rsidRPr="00577CE0">
        <w:rPr>
          <w:i/>
          <w:sz w:val="22"/>
          <w:szCs w:val="22"/>
        </w:rPr>
        <w:t>Instagram</w:t>
      </w:r>
      <w:r w:rsidRPr="00577CE0">
        <w:rPr>
          <w:sz w:val="22"/>
          <w:szCs w:val="22"/>
        </w:rPr>
        <w:t xml:space="preserve"> karena saat itu masyarakat sudah banyak beralih menggunakan </w:t>
      </w:r>
      <w:r w:rsidRPr="00577CE0">
        <w:rPr>
          <w:i/>
          <w:sz w:val="22"/>
          <w:szCs w:val="22"/>
        </w:rPr>
        <w:t>Instagram</w:t>
      </w:r>
      <w:r w:rsidRPr="00577CE0">
        <w:rPr>
          <w:sz w:val="22"/>
          <w:szCs w:val="22"/>
        </w:rPr>
        <w:t>.</w:t>
      </w:r>
      <w:r w:rsidR="005921E4" w:rsidRPr="00577CE0">
        <w:rPr>
          <w:sz w:val="22"/>
          <w:szCs w:val="22"/>
          <w:lang w:val="en-US"/>
        </w:rPr>
        <w:t xml:space="preserve"> </w:t>
      </w:r>
      <w:r w:rsidR="007446CE" w:rsidRPr="00577CE0">
        <w:rPr>
          <w:sz w:val="22"/>
          <w:szCs w:val="22"/>
        </w:rPr>
        <w:t xml:space="preserve">Selan itu, untuk mencukupi permintaan konsumen Abang Sayur Organik memasarkan produk yang dibudidayakan oleh petani binaan dan petani mitra tetapi petani mitra sifatnya sebagai </w:t>
      </w:r>
      <w:r w:rsidR="007446CE" w:rsidRPr="00577CE0">
        <w:rPr>
          <w:i/>
          <w:sz w:val="22"/>
          <w:szCs w:val="22"/>
        </w:rPr>
        <w:t>backup</w:t>
      </w:r>
      <w:r w:rsidR="007446CE" w:rsidRPr="00577CE0">
        <w:rPr>
          <w:sz w:val="22"/>
          <w:szCs w:val="22"/>
        </w:rPr>
        <w:t xml:space="preserve"> apabila kekurangan stok</w:t>
      </w:r>
      <w:r w:rsidR="005921E4" w:rsidRPr="00577CE0">
        <w:rPr>
          <w:sz w:val="22"/>
          <w:szCs w:val="22"/>
        </w:rPr>
        <w:t>.</w:t>
      </w:r>
      <w:r w:rsidRPr="00577CE0">
        <w:rPr>
          <w:sz w:val="22"/>
          <w:szCs w:val="22"/>
        </w:rPr>
        <w:t xml:space="preserve"> Produk yang dipasarkan Abang Sayur Organik beranekaragam yang tentunya organik mulai dari sayuran, buah</w:t>
      </w:r>
      <w:r w:rsidR="007446CE" w:rsidRPr="00577CE0">
        <w:rPr>
          <w:sz w:val="22"/>
          <w:szCs w:val="22"/>
        </w:rPr>
        <w:t xml:space="preserve">, bumbu dapur, beras, dan lauk. </w:t>
      </w:r>
      <w:r w:rsidR="007446CE" w:rsidRPr="00577CE0">
        <w:rPr>
          <w:sz w:val="22"/>
          <w:szCs w:val="22"/>
          <w:lang w:val="en-US"/>
        </w:rPr>
        <w:t>Abang Sayur Organik</w:t>
      </w:r>
      <w:r w:rsidRPr="00577CE0">
        <w:rPr>
          <w:sz w:val="22"/>
          <w:szCs w:val="22"/>
        </w:rPr>
        <w:t xml:space="preserve"> juga menjual </w:t>
      </w:r>
      <w:r w:rsidRPr="00577CE0">
        <w:rPr>
          <w:i/>
          <w:sz w:val="22"/>
          <w:szCs w:val="22"/>
        </w:rPr>
        <w:t>healthy snack, meals and recipes</w:t>
      </w:r>
      <w:r w:rsidRPr="00577CE0">
        <w:rPr>
          <w:i/>
          <w:sz w:val="22"/>
          <w:szCs w:val="22"/>
          <w:lang w:val="en-US"/>
        </w:rPr>
        <w:t>.</w:t>
      </w:r>
      <w:r w:rsidR="005921E4" w:rsidRPr="00577CE0">
        <w:rPr>
          <w:i/>
          <w:sz w:val="22"/>
          <w:szCs w:val="22"/>
          <w:lang w:val="en-US"/>
        </w:rPr>
        <w:t xml:space="preserve"> </w:t>
      </w:r>
    </w:p>
    <w:p w14:paraId="173D4DD3" w14:textId="77777777" w:rsidR="00ED0595" w:rsidRDefault="006010B5" w:rsidP="00F86770">
      <w:pPr>
        <w:ind w:firstLine="567"/>
        <w:contextualSpacing/>
        <w:jc w:val="both"/>
        <w:rPr>
          <w:sz w:val="22"/>
          <w:szCs w:val="22"/>
        </w:rPr>
      </w:pPr>
      <w:r w:rsidRPr="00577CE0">
        <w:rPr>
          <w:sz w:val="22"/>
          <w:szCs w:val="22"/>
        </w:rPr>
        <w:t xml:space="preserve">Pemasaran Abang Sayur Organik dilakukan melalui media sosial </w:t>
      </w:r>
      <w:r w:rsidRPr="00577CE0">
        <w:rPr>
          <w:i/>
          <w:sz w:val="22"/>
          <w:szCs w:val="22"/>
        </w:rPr>
        <w:t>Instagram</w:t>
      </w:r>
      <w:r w:rsidR="001369CF" w:rsidRPr="00577CE0">
        <w:rPr>
          <w:sz w:val="22"/>
          <w:szCs w:val="22"/>
        </w:rPr>
        <w:t xml:space="preserve"> </w:t>
      </w:r>
      <w:r w:rsidRPr="00577CE0">
        <w:rPr>
          <w:sz w:val="22"/>
          <w:szCs w:val="22"/>
        </w:rPr>
        <w:t>dengan menggunakan 4Cs (Solis, 2011), sebagai berikut:</w:t>
      </w:r>
    </w:p>
    <w:p w14:paraId="25DF58EB" w14:textId="77777777" w:rsidR="00F86770" w:rsidRDefault="00F86770" w:rsidP="00F86770">
      <w:pPr>
        <w:ind w:firstLine="567"/>
        <w:contextualSpacing/>
        <w:jc w:val="both"/>
        <w:rPr>
          <w:sz w:val="22"/>
          <w:szCs w:val="22"/>
        </w:rPr>
      </w:pPr>
    </w:p>
    <w:p w14:paraId="0462EADE" w14:textId="77777777" w:rsidR="00F86770" w:rsidRPr="00577CE0" w:rsidRDefault="00F86770" w:rsidP="00F86770">
      <w:pPr>
        <w:ind w:firstLine="567"/>
        <w:contextualSpacing/>
        <w:jc w:val="both"/>
        <w:rPr>
          <w:sz w:val="22"/>
          <w:szCs w:val="22"/>
        </w:rPr>
      </w:pPr>
    </w:p>
    <w:p w14:paraId="61D902AA" w14:textId="77777777" w:rsidR="006010B5" w:rsidRPr="00577CE0" w:rsidRDefault="006010B5" w:rsidP="006010B5">
      <w:pPr>
        <w:pStyle w:val="ListParagraph"/>
        <w:numPr>
          <w:ilvl w:val="0"/>
          <w:numId w:val="21"/>
        </w:numPr>
        <w:ind w:left="284" w:hanging="284"/>
        <w:contextualSpacing w:val="0"/>
        <w:jc w:val="both"/>
        <w:rPr>
          <w:sz w:val="22"/>
          <w:szCs w:val="22"/>
        </w:rPr>
      </w:pPr>
      <w:r w:rsidRPr="00577CE0">
        <w:rPr>
          <w:i/>
          <w:sz w:val="22"/>
          <w:szCs w:val="22"/>
        </w:rPr>
        <w:t>Context</w:t>
      </w:r>
      <w:r w:rsidRPr="00577CE0">
        <w:rPr>
          <w:sz w:val="22"/>
          <w:szCs w:val="22"/>
        </w:rPr>
        <w:t xml:space="preserve"> : “Bagaimana membentuk sebuah pesan”</w:t>
      </w:r>
    </w:p>
    <w:p w14:paraId="5D48208D" w14:textId="77777777" w:rsidR="006010B5" w:rsidRPr="00577CE0" w:rsidRDefault="006010B5" w:rsidP="006010B5">
      <w:pPr>
        <w:pStyle w:val="ListParagraph"/>
        <w:ind w:left="0" w:firstLine="567"/>
        <w:jc w:val="both"/>
        <w:rPr>
          <w:sz w:val="22"/>
          <w:szCs w:val="22"/>
        </w:rPr>
      </w:pPr>
      <w:r w:rsidRPr="00577CE0">
        <w:rPr>
          <w:sz w:val="22"/>
          <w:szCs w:val="22"/>
        </w:rPr>
        <w:t xml:space="preserve">Melalui </w:t>
      </w:r>
      <w:r w:rsidRPr="00577CE0">
        <w:rPr>
          <w:i/>
          <w:sz w:val="22"/>
          <w:szCs w:val="22"/>
        </w:rPr>
        <w:t>Instagram</w:t>
      </w:r>
      <w:r w:rsidRPr="00577CE0">
        <w:rPr>
          <w:sz w:val="22"/>
          <w:szCs w:val="22"/>
        </w:rPr>
        <w:t xml:space="preserve"> @abangsayurorganik, Abang Sayur Organik mengunggah foto maupun video mengenai beberapa hal seperti: </w:t>
      </w:r>
      <w:r w:rsidRPr="00577CE0">
        <w:rPr>
          <w:i/>
          <w:sz w:val="22"/>
          <w:szCs w:val="22"/>
        </w:rPr>
        <w:t xml:space="preserve">board </w:t>
      </w:r>
      <w:r w:rsidRPr="00577CE0">
        <w:rPr>
          <w:sz w:val="22"/>
          <w:szCs w:val="22"/>
        </w:rPr>
        <w:t xml:space="preserve">panen, foto produk, promo yang sedang dijalankan, </w:t>
      </w:r>
      <w:r w:rsidR="001369CF" w:rsidRPr="00577CE0">
        <w:rPr>
          <w:sz w:val="22"/>
          <w:szCs w:val="22"/>
        </w:rPr>
        <w:t>manfaat produk</w:t>
      </w:r>
      <w:r w:rsidRPr="00577CE0">
        <w:rPr>
          <w:sz w:val="22"/>
          <w:szCs w:val="22"/>
        </w:rPr>
        <w:t xml:space="preserve">. </w:t>
      </w:r>
      <w:r w:rsidR="001369CF" w:rsidRPr="00577CE0">
        <w:rPr>
          <w:sz w:val="22"/>
          <w:szCs w:val="22"/>
          <w:lang w:val="en-US"/>
        </w:rPr>
        <w:t xml:space="preserve">Setiap unggahan </w:t>
      </w:r>
      <w:r w:rsidRPr="00577CE0">
        <w:rPr>
          <w:sz w:val="22"/>
          <w:szCs w:val="22"/>
        </w:rPr>
        <w:t xml:space="preserve">disertai dengan </w:t>
      </w:r>
      <w:r w:rsidRPr="00577CE0">
        <w:rPr>
          <w:i/>
          <w:sz w:val="22"/>
          <w:szCs w:val="22"/>
        </w:rPr>
        <w:t>caption</w:t>
      </w:r>
      <w:r w:rsidRPr="00577CE0">
        <w:rPr>
          <w:sz w:val="22"/>
          <w:szCs w:val="22"/>
        </w:rPr>
        <w:t xml:space="preserve"> dan </w:t>
      </w:r>
      <w:r w:rsidRPr="00577CE0">
        <w:rPr>
          <w:i/>
          <w:sz w:val="22"/>
          <w:szCs w:val="22"/>
        </w:rPr>
        <w:t>hastag</w:t>
      </w:r>
      <w:r w:rsidRPr="00577CE0">
        <w:rPr>
          <w:sz w:val="22"/>
          <w:szCs w:val="22"/>
        </w:rPr>
        <w:t xml:space="preserve"> “#” dan hal tersebut salah satu strategi yang dilakukan Abang Sayur Organik untuk meningkatkan kepercayaan konsumen dalam memutuskan tindakan pembelian di Abang Sayur Organik. Woelandari (2019), hal yang penting dalam postingan yang diunggah yaitu penggunaan foto beresolusi tinggi agar gambar jelas, penggunaan </w:t>
      </w:r>
      <w:r w:rsidRPr="00577CE0">
        <w:rPr>
          <w:i/>
          <w:sz w:val="22"/>
          <w:szCs w:val="22"/>
        </w:rPr>
        <w:t>hastag</w:t>
      </w:r>
      <w:r w:rsidRPr="00577CE0">
        <w:rPr>
          <w:sz w:val="22"/>
          <w:szCs w:val="22"/>
        </w:rPr>
        <w:t xml:space="preserve"> yang relevan dan jelas, </w:t>
      </w:r>
      <w:r w:rsidRPr="00577CE0">
        <w:rPr>
          <w:i/>
          <w:sz w:val="22"/>
          <w:szCs w:val="22"/>
        </w:rPr>
        <w:t xml:space="preserve">caption </w:t>
      </w:r>
      <w:r w:rsidRPr="00577CE0">
        <w:rPr>
          <w:sz w:val="22"/>
          <w:szCs w:val="22"/>
        </w:rPr>
        <w:t xml:space="preserve">yang menarik dan pemilihan jam yang tepat untuk menggunggah. Adapun </w:t>
      </w:r>
      <w:r w:rsidRPr="00577CE0">
        <w:rPr>
          <w:i/>
          <w:sz w:val="22"/>
          <w:szCs w:val="22"/>
        </w:rPr>
        <w:t>context</w:t>
      </w:r>
      <w:r w:rsidRPr="00577CE0">
        <w:rPr>
          <w:sz w:val="22"/>
          <w:szCs w:val="22"/>
        </w:rPr>
        <w:t xml:space="preserve"> yang dilakukan Abang Sayur Organik yaitu: </w:t>
      </w:r>
    </w:p>
    <w:p w14:paraId="3315B789" w14:textId="77777777" w:rsidR="006010B5" w:rsidRPr="00DE4A50" w:rsidRDefault="006010B5" w:rsidP="005921E4">
      <w:pPr>
        <w:pStyle w:val="ListParagraph"/>
        <w:ind w:left="0" w:firstLine="284"/>
        <w:jc w:val="center"/>
      </w:pPr>
      <w:r w:rsidRPr="00DE4A50">
        <w:rPr>
          <w:lang w:val="en-US"/>
        </w:rPr>
        <w:drawing>
          <wp:inline distT="0" distB="0" distL="0" distR="0" wp14:anchorId="48C83522" wp14:editId="43AB2C39">
            <wp:extent cx="1672344" cy="1584000"/>
            <wp:effectExtent l="0" t="0" r="4445"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12.jpeg"/>
                    <pic:cNvPicPr/>
                  </pic:nvPicPr>
                  <pic:blipFill rotWithShape="1">
                    <a:blip r:embed="rId9" cstate="print">
                      <a:extLst>
                        <a:ext uri="{28A0092B-C50C-407E-A947-70E740481C1C}">
                          <a14:useLocalDpi xmlns:a14="http://schemas.microsoft.com/office/drawing/2010/main" val="0"/>
                        </a:ext>
                      </a:extLst>
                    </a:blip>
                    <a:srcRect t="13841" b="32883"/>
                    <a:stretch/>
                  </pic:blipFill>
                  <pic:spPr bwMode="auto">
                    <a:xfrm>
                      <a:off x="0" y="0"/>
                      <a:ext cx="1672344" cy="1584000"/>
                    </a:xfrm>
                    <a:prstGeom prst="rect">
                      <a:avLst/>
                    </a:prstGeom>
                    <a:ln>
                      <a:noFill/>
                    </a:ln>
                    <a:extLst>
                      <a:ext uri="{53640926-AAD7-44D8-BBD7-CCE9431645EC}">
                        <a14:shadowObscured xmlns:a14="http://schemas.microsoft.com/office/drawing/2010/main"/>
                      </a:ext>
                    </a:extLst>
                  </pic:spPr>
                </pic:pic>
              </a:graphicData>
            </a:graphic>
          </wp:inline>
        </w:drawing>
      </w:r>
    </w:p>
    <w:p w14:paraId="632ED557" w14:textId="77777777" w:rsidR="006010B5" w:rsidRPr="00577CE0" w:rsidRDefault="006010B5" w:rsidP="006010B5">
      <w:pPr>
        <w:pStyle w:val="Caption"/>
        <w:spacing w:after="0"/>
        <w:jc w:val="center"/>
        <w:rPr>
          <w:rFonts w:cs="Times New Roman"/>
          <w:i/>
          <w:color w:val="000000" w:themeColor="text1"/>
          <w:sz w:val="22"/>
          <w:szCs w:val="22"/>
        </w:rPr>
      </w:pPr>
      <w:r w:rsidRPr="00577CE0">
        <w:rPr>
          <w:rFonts w:cs="Times New Roman"/>
          <w:color w:val="000000" w:themeColor="text1"/>
          <w:sz w:val="22"/>
          <w:szCs w:val="22"/>
        </w:rPr>
        <w:t xml:space="preserve">Gambar 2. Promosi yang sedang dilakukan </w:t>
      </w:r>
    </w:p>
    <w:p w14:paraId="16BB4AE4" w14:textId="77777777" w:rsidR="005921E4" w:rsidRPr="00577CE0" w:rsidRDefault="006010B5" w:rsidP="00402696">
      <w:pPr>
        <w:jc w:val="center"/>
        <w:rPr>
          <w:sz w:val="22"/>
          <w:szCs w:val="22"/>
        </w:rPr>
      </w:pPr>
      <w:r w:rsidRPr="00577CE0">
        <w:rPr>
          <w:color w:val="000000" w:themeColor="text1"/>
          <w:sz w:val="22"/>
          <w:szCs w:val="22"/>
        </w:rPr>
        <w:t>(Sumber:</w:t>
      </w:r>
      <w:r w:rsidRPr="00577CE0">
        <w:rPr>
          <w:i/>
          <w:color w:val="000000" w:themeColor="text1"/>
          <w:sz w:val="22"/>
          <w:szCs w:val="22"/>
        </w:rPr>
        <w:t xml:space="preserve"> Instagram </w:t>
      </w:r>
      <w:r w:rsidRPr="00577CE0">
        <w:rPr>
          <w:color w:val="000000" w:themeColor="text1"/>
          <w:sz w:val="22"/>
          <w:szCs w:val="22"/>
        </w:rPr>
        <w:t>Abang Sayur Organik</w:t>
      </w:r>
      <w:r w:rsidRPr="00577CE0">
        <w:rPr>
          <w:i/>
          <w:color w:val="000000" w:themeColor="text1"/>
          <w:sz w:val="22"/>
          <w:szCs w:val="22"/>
        </w:rPr>
        <w:t xml:space="preserve"> </w:t>
      </w:r>
      <w:r w:rsidRPr="00577CE0">
        <w:rPr>
          <w:sz w:val="22"/>
          <w:szCs w:val="22"/>
        </w:rPr>
        <w:t>Akses melalui Akun Pribadi)</w:t>
      </w:r>
    </w:p>
    <w:p w14:paraId="2A34CFF7" w14:textId="77777777" w:rsidR="006010B5" w:rsidRPr="00577CE0" w:rsidRDefault="006010B5" w:rsidP="006010B5">
      <w:pPr>
        <w:pStyle w:val="ListParagraph"/>
        <w:numPr>
          <w:ilvl w:val="0"/>
          <w:numId w:val="21"/>
        </w:numPr>
        <w:ind w:left="284" w:hanging="284"/>
        <w:contextualSpacing w:val="0"/>
        <w:jc w:val="both"/>
        <w:rPr>
          <w:sz w:val="22"/>
          <w:szCs w:val="22"/>
        </w:rPr>
      </w:pPr>
      <w:r w:rsidRPr="00577CE0">
        <w:rPr>
          <w:i/>
          <w:sz w:val="22"/>
          <w:szCs w:val="22"/>
        </w:rPr>
        <w:t>Communication</w:t>
      </w:r>
      <w:r w:rsidRPr="00577CE0">
        <w:rPr>
          <w:sz w:val="22"/>
          <w:szCs w:val="22"/>
        </w:rPr>
        <w:t xml:space="preserve"> : “Tindakan dalam berbagi cerita, mendengarkan, merespon dan perkembangan”</w:t>
      </w:r>
    </w:p>
    <w:p w14:paraId="471B06FB" w14:textId="77777777" w:rsidR="006010B5" w:rsidRPr="00577CE0" w:rsidRDefault="006010B5" w:rsidP="006010B5">
      <w:pPr>
        <w:pStyle w:val="ListParagraph"/>
        <w:spacing w:after="120"/>
        <w:ind w:left="0" w:firstLine="567"/>
        <w:contextualSpacing w:val="0"/>
        <w:jc w:val="both"/>
        <w:rPr>
          <w:sz w:val="22"/>
          <w:szCs w:val="22"/>
        </w:rPr>
      </w:pPr>
      <w:r w:rsidRPr="00577CE0">
        <w:rPr>
          <w:sz w:val="22"/>
          <w:szCs w:val="22"/>
        </w:rPr>
        <w:t>Komunikasi yang dilakukan Abang Sayur Organik ada dua yaitu secara personal</w:t>
      </w:r>
      <w:r w:rsidR="00402696" w:rsidRPr="00577CE0">
        <w:rPr>
          <w:sz w:val="22"/>
          <w:szCs w:val="22"/>
          <w:lang w:val="en-US"/>
        </w:rPr>
        <w:t xml:space="preserve"> (</w:t>
      </w:r>
      <w:r w:rsidR="00402696" w:rsidRPr="00577CE0">
        <w:rPr>
          <w:i/>
          <w:sz w:val="22"/>
          <w:szCs w:val="22"/>
        </w:rPr>
        <w:t>direct message</w:t>
      </w:r>
      <w:r w:rsidR="00402696" w:rsidRPr="00577CE0">
        <w:rPr>
          <w:sz w:val="22"/>
          <w:szCs w:val="22"/>
        </w:rPr>
        <w:t>, dan kontak admin</w:t>
      </w:r>
      <w:r w:rsidR="00402696" w:rsidRPr="00577CE0">
        <w:rPr>
          <w:sz w:val="22"/>
          <w:szCs w:val="22"/>
          <w:lang w:val="en-US"/>
        </w:rPr>
        <w:t>)</w:t>
      </w:r>
      <w:r w:rsidRPr="00577CE0">
        <w:rPr>
          <w:sz w:val="22"/>
          <w:szCs w:val="22"/>
        </w:rPr>
        <w:t xml:space="preserve"> d</w:t>
      </w:r>
      <w:r w:rsidR="00402696" w:rsidRPr="00577CE0">
        <w:rPr>
          <w:sz w:val="22"/>
          <w:szCs w:val="22"/>
        </w:rPr>
        <w:t xml:space="preserve">an impersonal </w:t>
      </w:r>
      <w:r w:rsidR="00402696" w:rsidRPr="00577CE0">
        <w:rPr>
          <w:sz w:val="22"/>
          <w:szCs w:val="22"/>
          <w:lang w:val="en-US"/>
        </w:rPr>
        <w:t>(</w:t>
      </w:r>
      <w:r w:rsidRPr="00577CE0">
        <w:rPr>
          <w:sz w:val="22"/>
          <w:szCs w:val="22"/>
        </w:rPr>
        <w:t xml:space="preserve">kolom komentar dan </w:t>
      </w:r>
      <w:r w:rsidRPr="00577CE0">
        <w:rPr>
          <w:i/>
          <w:sz w:val="22"/>
          <w:szCs w:val="22"/>
        </w:rPr>
        <w:t>group chatting whatsapp</w:t>
      </w:r>
      <w:r w:rsidR="00402696" w:rsidRPr="00577CE0">
        <w:rPr>
          <w:i/>
          <w:sz w:val="22"/>
          <w:szCs w:val="22"/>
          <w:lang w:val="en-US"/>
        </w:rPr>
        <w:t>)</w:t>
      </w:r>
      <w:r w:rsidRPr="00577CE0">
        <w:rPr>
          <w:sz w:val="22"/>
          <w:szCs w:val="22"/>
        </w:rPr>
        <w:t>. Komunikasi dilakukan untuk membangun hubungan yang baik dengan calon konsumen ataupun konsumen, dan juga untuk meningkatkan kepercayaan calon konsumen terhadap produk yang dijual. Bahasa yang digunakan dalam berkomunikasi dengan calon konsumen adal</w:t>
      </w:r>
      <w:r w:rsidR="00402696" w:rsidRPr="00577CE0">
        <w:rPr>
          <w:sz w:val="22"/>
          <w:szCs w:val="22"/>
        </w:rPr>
        <w:t>ah bahasa yang sopan dan santun untuk memberikan</w:t>
      </w:r>
      <w:r w:rsidRPr="00577CE0">
        <w:rPr>
          <w:sz w:val="22"/>
          <w:szCs w:val="22"/>
        </w:rPr>
        <w:t xml:space="preserve"> kenyamanan dalam berkomunikasi sehingga calon konsumen akan tertarik. </w:t>
      </w:r>
      <w:r w:rsidRPr="00577CE0">
        <w:rPr>
          <w:sz w:val="22"/>
          <w:szCs w:val="22"/>
        </w:rPr>
        <w:fldChar w:fldCharType="begin" w:fldLock="1"/>
      </w:r>
      <w:r w:rsidRPr="00577CE0">
        <w:rPr>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ul M. Muchinsky","given":"","non-dropping-particle":"","parse-names":false,"suffix":""}],"container-title":"Psychology Applied to Work: An Introduction to Industrial and Organizational Psychology, Tenth Edition Paul","id":"ITEM-1","issue":"9","issued":{"date-parts":[["2012"]]},"page":"1689-1699","title":"ANALISIS PRINSIP KERJA SAMA DALAM INTERAKSI JUAL-BELI PEDAGANG DI PASAR TRADISIONAL MODERN (PTM) KOTA BENGKULU","type":"article-journal","volume":"53"},"uris":["http://www.mendeley.com/documents/?uuid=5bb662bf-0247-4d71-b118-c31fffcd6b81"]}],"mendeley":{"formattedCitation":"(Paul M. Muchinsky 2012)","manualFormatting":"Paul (2012)","plainTextFormattedCitation":"(Paul M. Muchinsky 2012)","previouslyFormattedCitation":"(Paul M. Muchinsky 2012)"},"properties":{"noteIndex":0},"schema":"https://github.com/citation-style-language/schema/raw/master/csl-citation.json"}</w:instrText>
      </w:r>
      <w:r w:rsidRPr="00577CE0">
        <w:rPr>
          <w:sz w:val="22"/>
          <w:szCs w:val="22"/>
        </w:rPr>
        <w:fldChar w:fldCharType="separate"/>
      </w:r>
      <w:r w:rsidRPr="00577CE0">
        <w:rPr>
          <w:sz w:val="22"/>
          <w:szCs w:val="22"/>
        </w:rPr>
        <w:t>Paul (2012)</w:t>
      </w:r>
      <w:r w:rsidRPr="00577CE0">
        <w:rPr>
          <w:sz w:val="22"/>
          <w:szCs w:val="22"/>
        </w:rPr>
        <w:fldChar w:fldCharType="end"/>
      </w:r>
      <w:r w:rsidRPr="00577CE0">
        <w:rPr>
          <w:sz w:val="22"/>
          <w:szCs w:val="22"/>
        </w:rPr>
        <w:t xml:space="preserve">, menyatakan bahwa penggunaan bahasa dengan baik adalah suatu tindakan yang dilakukan pedagang untuk menarik konsumennya sehingga dapat berkomunikasi secara kooperatif dan itu merupakan prinsip kerjasama bagi pedagang dalam proses jual-beli. Adapun komunikasi yang dilakukan Abang Sayur Organik yaitu sebagai berikut: </w:t>
      </w:r>
    </w:p>
    <w:p w14:paraId="72E79343" w14:textId="77777777" w:rsidR="006010B5" w:rsidRPr="00DE4A50" w:rsidRDefault="006010B5" w:rsidP="00402696">
      <w:pPr>
        <w:jc w:val="center"/>
      </w:pPr>
      <w:r w:rsidRPr="00DE4A50">
        <w:rPr>
          <w:lang w:val="en-US"/>
        </w:rPr>
        <w:drawing>
          <wp:inline distT="0" distB="0" distL="0" distR="0" wp14:anchorId="18CC5C81" wp14:editId="73057383">
            <wp:extent cx="1713260" cy="15840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6.jpeg"/>
                    <pic:cNvPicPr/>
                  </pic:nvPicPr>
                  <pic:blipFill rotWithShape="1">
                    <a:blip r:embed="rId10" cstate="print">
                      <a:extLst>
                        <a:ext uri="{28A0092B-C50C-407E-A947-70E740481C1C}">
                          <a14:useLocalDpi xmlns:a14="http://schemas.microsoft.com/office/drawing/2010/main" val="0"/>
                        </a:ext>
                      </a:extLst>
                    </a:blip>
                    <a:srcRect t="3904" b="14440"/>
                    <a:stretch/>
                  </pic:blipFill>
                  <pic:spPr bwMode="auto">
                    <a:xfrm>
                      <a:off x="0" y="0"/>
                      <a:ext cx="1713260" cy="1584000"/>
                    </a:xfrm>
                    <a:prstGeom prst="rect">
                      <a:avLst/>
                    </a:prstGeom>
                    <a:ln>
                      <a:noFill/>
                    </a:ln>
                    <a:extLst>
                      <a:ext uri="{53640926-AAD7-44D8-BBD7-CCE9431645EC}">
                        <a14:shadowObscured xmlns:a14="http://schemas.microsoft.com/office/drawing/2010/main"/>
                      </a:ext>
                    </a:extLst>
                  </pic:spPr>
                </pic:pic>
              </a:graphicData>
            </a:graphic>
          </wp:inline>
        </w:drawing>
      </w:r>
    </w:p>
    <w:p w14:paraId="39096781" w14:textId="77777777" w:rsidR="00402696" w:rsidRPr="00577CE0" w:rsidRDefault="006010B5" w:rsidP="00402696">
      <w:pPr>
        <w:jc w:val="center"/>
        <w:rPr>
          <w:color w:val="000000" w:themeColor="text1"/>
          <w:sz w:val="22"/>
          <w:szCs w:val="22"/>
        </w:rPr>
      </w:pPr>
      <w:r w:rsidRPr="00577CE0">
        <w:rPr>
          <w:b/>
          <w:color w:val="000000" w:themeColor="text1"/>
          <w:sz w:val="22"/>
          <w:szCs w:val="22"/>
        </w:rPr>
        <w:t xml:space="preserve">Gambar 3. </w:t>
      </w:r>
      <w:r w:rsidRPr="00577CE0">
        <w:rPr>
          <w:color w:val="000000" w:themeColor="text1"/>
          <w:sz w:val="22"/>
          <w:szCs w:val="22"/>
        </w:rPr>
        <w:t xml:space="preserve">Komunikasi Instagram Abang Sayur Organik </w:t>
      </w:r>
    </w:p>
    <w:p w14:paraId="38D48493" w14:textId="77777777" w:rsidR="006010B5" w:rsidRDefault="00D10E58" w:rsidP="006010B5">
      <w:pPr>
        <w:jc w:val="center"/>
        <w:rPr>
          <w:i/>
          <w:color w:val="000000" w:themeColor="text1"/>
          <w:sz w:val="22"/>
          <w:szCs w:val="22"/>
          <w:lang w:val="en-US"/>
        </w:rPr>
      </w:pPr>
      <w:r w:rsidRPr="00577CE0">
        <w:rPr>
          <w:color w:val="000000" w:themeColor="text1"/>
          <w:sz w:val="22"/>
          <w:szCs w:val="22"/>
          <w:lang w:val="en-US"/>
        </w:rPr>
        <w:t>(</w:t>
      </w:r>
      <w:r w:rsidR="00402696" w:rsidRPr="00577CE0">
        <w:rPr>
          <w:color w:val="000000" w:themeColor="text1"/>
          <w:sz w:val="22"/>
          <w:szCs w:val="22"/>
          <w:lang w:val="en-US"/>
        </w:rPr>
        <w:t xml:space="preserve">Sumber: </w:t>
      </w:r>
      <w:r w:rsidR="006010B5" w:rsidRPr="00577CE0">
        <w:rPr>
          <w:color w:val="000000" w:themeColor="text1"/>
          <w:sz w:val="22"/>
          <w:szCs w:val="22"/>
        </w:rPr>
        <w:t>Abang Sayur Orgnaik</w:t>
      </w:r>
      <w:r w:rsidR="006010B5" w:rsidRPr="00577CE0">
        <w:rPr>
          <w:i/>
          <w:color w:val="000000" w:themeColor="text1"/>
          <w:sz w:val="22"/>
          <w:szCs w:val="22"/>
        </w:rPr>
        <w:t xml:space="preserve"> </w:t>
      </w:r>
      <w:r w:rsidRPr="00577CE0">
        <w:rPr>
          <w:i/>
          <w:color w:val="000000" w:themeColor="text1"/>
          <w:sz w:val="22"/>
          <w:szCs w:val="22"/>
          <w:lang w:val="en-US"/>
        </w:rPr>
        <w:t>)</w:t>
      </w:r>
    </w:p>
    <w:p w14:paraId="4BEEC488" w14:textId="77777777" w:rsidR="00E87377" w:rsidRPr="00577CE0" w:rsidRDefault="00E87377" w:rsidP="006010B5">
      <w:pPr>
        <w:jc w:val="center"/>
        <w:rPr>
          <w:sz w:val="22"/>
          <w:szCs w:val="22"/>
          <w:lang w:val="en-US"/>
        </w:rPr>
      </w:pPr>
    </w:p>
    <w:p w14:paraId="21F67A09" w14:textId="77777777" w:rsidR="006010B5" w:rsidRPr="00577CE0" w:rsidRDefault="006010B5" w:rsidP="006010B5">
      <w:pPr>
        <w:pStyle w:val="ListParagraph"/>
        <w:numPr>
          <w:ilvl w:val="0"/>
          <w:numId w:val="21"/>
        </w:numPr>
        <w:ind w:left="284" w:hanging="284"/>
        <w:contextualSpacing w:val="0"/>
        <w:jc w:val="both"/>
        <w:rPr>
          <w:sz w:val="22"/>
          <w:szCs w:val="22"/>
        </w:rPr>
      </w:pPr>
      <w:r w:rsidRPr="00577CE0">
        <w:rPr>
          <w:i/>
          <w:sz w:val="22"/>
          <w:szCs w:val="22"/>
        </w:rPr>
        <w:t>Collaboration</w:t>
      </w:r>
      <w:r w:rsidRPr="00577CE0">
        <w:rPr>
          <w:sz w:val="22"/>
          <w:szCs w:val="22"/>
        </w:rPr>
        <w:t xml:space="preserve"> : “Bekerja bersama untuk lebih efesien dan efektif”</w:t>
      </w:r>
    </w:p>
    <w:p w14:paraId="07B482F0" w14:textId="77777777" w:rsidR="006010B5" w:rsidRPr="00577CE0" w:rsidRDefault="006010B5" w:rsidP="006010B5">
      <w:pPr>
        <w:pStyle w:val="ListParagraph"/>
        <w:spacing w:after="120"/>
        <w:ind w:left="0" w:firstLine="567"/>
        <w:contextualSpacing w:val="0"/>
        <w:jc w:val="both"/>
        <w:rPr>
          <w:sz w:val="22"/>
          <w:szCs w:val="22"/>
        </w:rPr>
      </w:pPr>
      <w:r w:rsidRPr="00577CE0">
        <w:rPr>
          <w:sz w:val="22"/>
          <w:szCs w:val="22"/>
        </w:rPr>
        <w:t xml:space="preserve">Hubungan kerjasama antara Abang Sayur Organik dan konsumen dapat dilihat dari interaksi keduanya, dimana konsumen memberikan testimoni </w:t>
      </w:r>
      <w:r w:rsidR="00402696" w:rsidRPr="00577CE0">
        <w:rPr>
          <w:sz w:val="22"/>
          <w:szCs w:val="22"/>
          <w:lang w:val="en-US"/>
        </w:rPr>
        <w:t>produk</w:t>
      </w:r>
      <w:r w:rsidRPr="00577CE0">
        <w:rPr>
          <w:sz w:val="22"/>
          <w:szCs w:val="22"/>
        </w:rPr>
        <w:t xml:space="preserve"> di </w:t>
      </w:r>
      <w:r w:rsidRPr="00577CE0">
        <w:rPr>
          <w:i/>
          <w:sz w:val="22"/>
          <w:szCs w:val="22"/>
        </w:rPr>
        <w:t xml:space="preserve">instastories </w:t>
      </w:r>
      <w:r w:rsidRPr="00577CE0">
        <w:rPr>
          <w:sz w:val="22"/>
          <w:szCs w:val="22"/>
        </w:rPr>
        <w:t>pr</w:t>
      </w:r>
      <w:r w:rsidR="00402696" w:rsidRPr="00577CE0">
        <w:rPr>
          <w:sz w:val="22"/>
          <w:szCs w:val="22"/>
        </w:rPr>
        <w:t>ibadi maup</w:t>
      </w:r>
      <w:r w:rsidR="005D4174" w:rsidRPr="00577CE0">
        <w:rPr>
          <w:sz w:val="22"/>
          <w:szCs w:val="22"/>
        </w:rPr>
        <w:t>un postingan pribadi yang diser</w:t>
      </w:r>
      <w:r w:rsidR="00402696" w:rsidRPr="00577CE0">
        <w:rPr>
          <w:sz w:val="22"/>
          <w:szCs w:val="22"/>
        </w:rPr>
        <w:t xml:space="preserve">tai </w:t>
      </w:r>
      <w:r w:rsidRPr="00577CE0">
        <w:rPr>
          <w:i/>
          <w:sz w:val="22"/>
          <w:szCs w:val="22"/>
        </w:rPr>
        <w:t xml:space="preserve">tag </w:t>
      </w:r>
      <w:r w:rsidRPr="00577CE0">
        <w:rPr>
          <w:sz w:val="22"/>
          <w:szCs w:val="22"/>
        </w:rPr>
        <w:t>akun Abang Sayur Organik sehingga Aba</w:t>
      </w:r>
      <w:r w:rsidR="005D4174" w:rsidRPr="00577CE0">
        <w:rPr>
          <w:sz w:val="22"/>
          <w:szCs w:val="22"/>
        </w:rPr>
        <w:t xml:space="preserve">ng Sayur Organik </w:t>
      </w:r>
      <w:r w:rsidRPr="00577CE0">
        <w:rPr>
          <w:i/>
          <w:sz w:val="22"/>
          <w:szCs w:val="22"/>
        </w:rPr>
        <w:t>repost</w:t>
      </w:r>
      <w:r w:rsidRPr="00577CE0">
        <w:rPr>
          <w:sz w:val="22"/>
          <w:szCs w:val="22"/>
        </w:rPr>
        <w:t xml:space="preserve"> </w:t>
      </w:r>
      <w:r w:rsidRPr="00577CE0">
        <w:rPr>
          <w:i/>
          <w:sz w:val="22"/>
          <w:szCs w:val="22"/>
        </w:rPr>
        <w:t>instastories</w:t>
      </w:r>
      <w:r w:rsidRPr="00577CE0">
        <w:rPr>
          <w:sz w:val="22"/>
          <w:szCs w:val="22"/>
        </w:rPr>
        <w:t xml:space="preserve"> maupun postingan dari konsumen tersebut. Testimoni sangat berguna bagi Abang Sayur Organik untuk meningkatkan kepercayaan calon konsumen dalam melakukan pembelian produk. </w:t>
      </w:r>
      <w:r w:rsidRPr="00577CE0">
        <w:rPr>
          <w:sz w:val="22"/>
          <w:szCs w:val="22"/>
        </w:rPr>
        <w:fldChar w:fldCharType="begin" w:fldLock="1"/>
      </w:r>
      <w:r w:rsidRPr="00577CE0">
        <w:rPr>
          <w:sz w:val="22"/>
          <w:szCs w:val="22"/>
        </w:rPr>
        <w:instrText>ADDIN CSL_CITATION {"citationItems":[{"id":"ITEM-1","itemData":{"author":[{"dropping-particle":"","family":"Widyarini","given":"Azhar Fazhu Ardhi","non-dropping-particle":"","parse-names":false,"suffix":""}],"container-title":"Jurnal Analisis Bisnis Ekonomi","id":"ITEM-1","issue":"1","issued":{"date-parts":[["2015"]]},"page":"1-23","title":"Faktor-faktor yang mempengaruhi pengambilan keputusan beli busana muslimah melalui online","type":"article-journal","volume":"13"},"uris":["http://www.mendeley.com/documents/?uuid=d5ab2014-ea17-46b2-8c77-c2f2b0b173fc"]}],"mendeley":{"formattedCitation":"(Widyarini 2015)","manualFormatting":"Widyarini (2015)","plainTextFormattedCitation":"(Widyarini 2015)","previouslyFormattedCitation":"(Widyarini 2015)"},"properties":{"noteIndex":0},"schema":"https://github.com/citation-style-language/schema/raw/master/csl-citation.json"}</w:instrText>
      </w:r>
      <w:r w:rsidRPr="00577CE0">
        <w:rPr>
          <w:sz w:val="22"/>
          <w:szCs w:val="22"/>
        </w:rPr>
        <w:fldChar w:fldCharType="separate"/>
      </w:r>
      <w:r w:rsidRPr="00577CE0">
        <w:rPr>
          <w:sz w:val="22"/>
          <w:szCs w:val="22"/>
        </w:rPr>
        <w:t>Widyarini (2015)</w:t>
      </w:r>
      <w:r w:rsidRPr="00577CE0">
        <w:rPr>
          <w:sz w:val="22"/>
          <w:szCs w:val="22"/>
        </w:rPr>
        <w:fldChar w:fldCharType="end"/>
      </w:r>
      <w:r w:rsidRPr="00577CE0">
        <w:rPr>
          <w:sz w:val="22"/>
          <w:szCs w:val="22"/>
        </w:rPr>
        <w:t xml:space="preserve">, menyatakan bahwa testimoni merupakan </w:t>
      </w:r>
      <w:r w:rsidRPr="00577CE0">
        <w:rPr>
          <w:i/>
          <w:sz w:val="22"/>
          <w:szCs w:val="22"/>
        </w:rPr>
        <w:t xml:space="preserve">review </w:t>
      </w:r>
      <w:r w:rsidRPr="00577CE0">
        <w:rPr>
          <w:sz w:val="22"/>
          <w:szCs w:val="22"/>
        </w:rPr>
        <w:t xml:space="preserve">yang dialami narasumber yang mampu mempengaruhi tingkat kepercayaan calon konsumen baru terhadap penjual </w:t>
      </w:r>
      <w:r w:rsidRPr="00577CE0">
        <w:rPr>
          <w:i/>
          <w:sz w:val="22"/>
          <w:szCs w:val="22"/>
        </w:rPr>
        <w:t>online</w:t>
      </w:r>
      <w:r w:rsidRPr="00577CE0">
        <w:rPr>
          <w:sz w:val="22"/>
          <w:szCs w:val="22"/>
        </w:rPr>
        <w:t xml:space="preserve"> tersebut karena maraknya penipuan penjualan </w:t>
      </w:r>
      <w:r w:rsidRPr="00577CE0">
        <w:rPr>
          <w:i/>
          <w:sz w:val="22"/>
          <w:szCs w:val="22"/>
        </w:rPr>
        <w:t>online</w:t>
      </w:r>
      <w:r w:rsidRPr="00577CE0">
        <w:rPr>
          <w:sz w:val="22"/>
          <w:szCs w:val="22"/>
        </w:rPr>
        <w:t xml:space="preserve"> saat ini. Adapun unggahan testimoni dari konsumen Abang Sayur Organik, yaitu sebagai berikut:</w:t>
      </w:r>
    </w:p>
    <w:p w14:paraId="330FF898" w14:textId="77777777" w:rsidR="006010B5" w:rsidRPr="00577CE0" w:rsidRDefault="00402696" w:rsidP="006010B5">
      <w:pPr>
        <w:pStyle w:val="Caption"/>
        <w:spacing w:after="0"/>
        <w:jc w:val="center"/>
        <w:rPr>
          <w:rFonts w:cs="Times New Roman"/>
          <w:b w:val="0"/>
          <w:i/>
          <w:color w:val="000000" w:themeColor="text1"/>
          <w:sz w:val="22"/>
          <w:szCs w:val="22"/>
        </w:rPr>
      </w:pPr>
      <w:r w:rsidRPr="00577CE0">
        <w:rPr>
          <w:rFonts w:cs="Times New Roman"/>
          <w:sz w:val="22"/>
          <w:szCs w:val="22"/>
          <w:lang w:val="en-US"/>
        </w:rPr>
        <w:drawing>
          <wp:inline distT="0" distB="0" distL="0" distR="0" wp14:anchorId="332D60B3" wp14:editId="6EE39375">
            <wp:extent cx="1312789" cy="15480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5.jpeg"/>
                    <pic:cNvPicPr/>
                  </pic:nvPicPr>
                  <pic:blipFill rotWithShape="1">
                    <a:blip r:embed="rId11" cstate="print">
                      <a:extLst>
                        <a:ext uri="{28A0092B-C50C-407E-A947-70E740481C1C}">
                          <a14:useLocalDpi xmlns:a14="http://schemas.microsoft.com/office/drawing/2010/main" val="0"/>
                        </a:ext>
                      </a:extLst>
                    </a:blip>
                    <a:srcRect r="4927" b="11362"/>
                    <a:stretch/>
                  </pic:blipFill>
                  <pic:spPr bwMode="auto">
                    <a:xfrm>
                      <a:off x="0" y="0"/>
                      <a:ext cx="1312789" cy="1548000"/>
                    </a:xfrm>
                    <a:prstGeom prst="rect">
                      <a:avLst/>
                    </a:prstGeom>
                    <a:ln>
                      <a:noFill/>
                    </a:ln>
                    <a:extLst>
                      <a:ext uri="{53640926-AAD7-44D8-BBD7-CCE9431645EC}">
                        <a14:shadowObscured xmlns:a14="http://schemas.microsoft.com/office/drawing/2010/main"/>
                      </a:ext>
                    </a:extLst>
                  </pic:spPr>
                </pic:pic>
              </a:graphicData>
            </a:graphic>
          </wp:inline>
        </w:drawing>
      </w:r>
    </w:p>
    <w:p w14:paraId="06C0BD08" w14:textId="77777777" w:rsidR="006010B5" w:rsidRPr="00577CE0" w:rsidRDefault="006010B5" w:rsidP="006010B5">
      <w:pPr>
        <w:pStyle w:val="Caption"/>
        <w:spacing w:after="0"/>
        <w:jc w:val="center"/>
        <w:rPr>
          <w:rFonts w:cs="Times New Roman"/>
          <w:i/>
          <w:sz w:val="22"/>
          <w:szCs w:val="22"/>
        </w:rPr>
      </w:pPr>
      <w:r w:rsidRPr="00577CE0">
        <w:rPr>
          <w:rFonts w:cs="Times New Roman"/>
          <w:color w:val="000000" w:themeColor="text1"/>
          <w:sz w:val="22"/>
          <w:szCs w:val="22"/>
        </w:rPr>
        <w:t xml:space="preserve">Gambar 4. Unggahan testimoni melalui </w:t>
      </w:r>
      <w:r w:rsidRPr="00577CE0">
        <w:rPr>
          <w:rFonts w:cs="Times New Roman"/>
          <w:sz w:val="22"/>
          <w:szCs w:val="22"/>
        </w:rPr>
        <w:t>Instastories</w:t>
      </w:r>
      <w:r w:rsidRPr="00577CE0">
        <w:rPr>
          <w:rFonts w:cs="Times New Roman"/>
          <w:color w:val="000000" w:themeColor="text1"/>
          <w:sz w:val="22"/>
          <w:szCs w:val="22"/>
        </w:rPr>
        <w:t xml:space="preserve"> Abang Sayur Organik </w:t>
      </w:r>
    </w:p>
    <w:p w14:paraId="2B209F45" w14:textId="77777777" w:rsidR="005D4174" w:rsidRPr="00577CE0" w:rsidRDefault="006010B5" w:rsidP="00E87377">
      <w:pPr>
        <w:jc w:val="center"/>
        <w:rPr>
          <w:sz w:val="22"/>
          <w:szCs w:val="22"/>
        </w:rPr>
      </w:pPr>
      <w:r w:rsidRPr="00577CE0">
        <w:rPr>
          <w:color w:val="000000" w:themeColor="text1"/>
          <w:sz w:val="22"/>
          <w:szCs w:val="22"/>
        </w:rPr>
        <w:t>(Sumber:</w:t>
      </w:r>
      <w:r w:rsidRPr="00577CE0">
        <w:rPr>
          <w:i/>
          <w:color w:val="000000" w:themeColor="text1"/>
          <w:sz w:val="22"/>
          <w:szCs w:val="22"/>
        </w:rPr>
        <w:t xml:space="preserve"> </w:t>
      </w:r>
      <w:r w:rsidRPr="00577CE0">
        <w:rPr>
          <w:i/>
          <w:sz w:val="22"/>
          <w:szCs w:val="22"/>
        </w:rPr>
        <w:t>Instastories</w:t>
      </w:r>
      <w:r w:rsidRPr="00577CE0">
        <w:rPr>
          <w:i/>
          <w:color w:val="000000" w:themeColor="text1"/>
          <w:sz w:val="22"/>
          <w:szCs w:val="22"/>
        </w:rPr>
        <w:t xml:space="preserve"> </w:t>
      </w:r>
      <w:r w:rsidRPr="00577CE0">
        <w:rPr>
          <w:color w:val="000000" w:themeColor="text1"/>
          <w:sz w:val="22"/>
          <w:szCs w:val="22"/>
        </w:rPr>
        <w:t>Abang Sayur Organik</w:t>
      </w:r>
      <w:r w:rsidRPr="00577CE0">
        <w:rPr>
          <w:i/>
          <w:color w:val="000000" w:themeColor="text1"/>
          <w:sz w:val="22"/>
          <w:szCs w:val="22"/>
        </w:rPr>
        <w:t xml:space="preserve"> </w:t>
      </w:r>
      <w:r w:rsidRPr="00577CE0">
        <w:rPr>
          <w:sz w:val="22"/>
          <w:szCs w:val="22"/>
        </w:rPr>
        <w:t>Akses melalui Akun Pribadi)</w:t>
      </w:r>
    </w:p>
    <w:p w14:paraId="1D8AD8DC" w14:textId="77777777" w:rsidR="006010B5" w:rsidRPr="00577CE0" w:rsidRDefault="006010B5" w:rsidP="006010B5">
      <w:pPr>
        <w:pStyle w:val="ListParagraph"/>
        <w:numPr>
          <w:ilvl w:val="0"/>
          <w:numId w:val="21"/>
        </w:numPr>
        <w:ind w:left="284" w:hanging="284"/>
        <w:contextualSpacing w:val="0"/>
        <w:jc w:val="both"/>
        <w:rPr>
          <w:sz w:val="22"/>
          <w:szCs w:val="22"/>
        </w:rPr>
      </w:pPr>
      <w:r w:rsidRPr="00577CE0">
        <w:rPr>
          <w:i/>
          <w:sz w:val="22"/>
          <w:szCs w:val="22"/>
        </w:rPr>
        <w:t>Connection</w:t>
      </w:r>
      <w:r w:rsidRPr="00577CE0">
        <w:rPr>
          <w:sz w:val="22"/>
          <w:szCs w:val="22"/>
        </w:rPr>
        <w:t xml:space="preserve"> : “Hubungan yang dibina dan dipertahankan”</w:t>
      </w:r>
    </w:p>
    <w:p w14:paraId="72AE2BA3" w14:textId="77777777" w:rsidR="006010B5" w:rsidRPr="00577CE0" w:rsidRDefault="006010B5" w:rsidP="006010B5">
      <w:pPr>
        <w:pStyle w:val="ListParagraph"/>
        <w:spacing w:after="120"/>
        <w:ind w:left="0" w:firstLine="567"/>
        <w:contextualSpacing w:val="0"/>
        <w:jc w:val="both"/>
        <w:rPr>
          <w:sz w:val="22"/>
          <w:szCs w:val="22"/>
        </w:rPr>
      </w:pPr>
      <w:r w:rsidRPr="00577CE0">
        <w:rPr>
          <w:sz w:val="22"/>
          <w:szCs w:val="22"/>
        </w:rPr>
        <w:t>Menjaga dan mengembangkan hubungan yang sudah terjalin dalam suatu usaha sangat dibutuhkan dalam</w:t>
      </w:r>
      <w:r w:rsidR="005D4174" w:rsidRPr="00577CE0">
        <w:rPr>
          <w:sz w:val="22"/>
          <w:szCs w:val="22"/>
          <w:lang w:val="en-US"/>
        </w:rPr>
        <w:t xml:space="preserve"> waktu</w:t>
      </w:r>
      <w:r w:rsidRPr="00577CE0">
        <w:rPr>
          <w:sz w:val="22"/>
          <w:szCs w:val="22"/>
        </w:rPr>
        <w:t xml:space="preserve"> jangka panjang. Tindakan yang dilakukan Abang Sayur Organik yaitu dengan cara menjalin komunikasi yang baik kepada konsumen seperti mendengarkan </w:t>
      </w:r>
      <w:r w:rsidR="005D4174" w:rsidRPr="00577CE0">
        <w:rPr>
          <w:sz w:val="22"/>
          <w:szCs w:val="22"/>
          <w:lang w:val="en-US"/>
        </w:rPr>
        <w:t xml:space="preserve">saran dan kritik </w:t>
      </w:r>
      <w:r w:rsidRPr="00577CE0">
        <w:rPr>
          <w:sz w:val="22"/>
          <w:szCs w:val="22"/>
        </w:rPr>
        <w:t xml:space="preserve">yang diberikan konsumen kepada Abang Sayur Organik, memposting konten yang bermanfaat sebagai edukasi dan mengadakan promosi seperti Harvest Festival yang merupakan bentuk </w:t>
      </w:r>
      <w:r w:rsidRPr="00577CE0">
        <w:rPr>
          <w:i/>
          <w:sz w:val="22"/>
          <w:szCs w:val="22"/>
        </w:rPr>
        <w:t>reward</w:t>
      </w:r>
      <w:r w:rsidRPr="00577CE0">
        <w:rPr>
          <w:sz w:val="22"/>
          <w:szCs w:val="22"/>
        </w:rPr>
        <w:t xml:space="preserve"> untuk konsumen. Beberapa cara yang dilakukan tersebut untuk mengembangkan hubungan yang lebih kuat dengan konsumen agar memiliki loyalitas terhadap produk Abang Sayur Organik. </w:t>
      </w:r>
      <w:r w:rsidRPr="00577CE0">
        <w:rPr>
          <w:sz w:val="22"/>
          <w:szCs w:val="22"/>
        </w:rPr>
        <w:fldChar w:fldCharType="begin" w:fldLock="1"/>
      </w:r>
      <w:r w:rsidRPr="00577CE0">
        <w:rPr>
          <w:sz w:val="22"/>
          <w:szCs w:val="22"/>
        </w:rPr>
        <w:instrText>ADDIN CSL_CITATION {"citationItems":[{"id":"ITEM-1","itemData":{"abstract":"Strategi mempertahankan kesetiaan pelanggan, salah satu diantaranya adalah implementasi relationship marketing akan dibahas dalam tulisan ini. Kesetiaan pelanggan menjadi tujuan perusahaan agar dapat bertahan. Relationship marketing menjadi strategi perusahaan dalam membangun hubungan yang berkelanjutan dengan pelanggan. Relationship marketing merupakan suatu desain strategi untuk memahami, mengantisipasi perilaku pelanggan, dan mengembangkan hubungan yang lebih kuat dengan pelanggan","author":[{"dropping-particle":"","family":"Listyawati","given":"Indri Hastuti","non-dropping-particle":"","parse-names":false,"suffix":""},{"dropping-particle":"","family":"Marketing","given":"Relationship","non-dropping-particle":"","parse-names":false,"suffix":""}],"container-title":"Jbma","id":"ITEM-1","issue":"2","issued":{"date-parts":[["2013"]]},"page":"25-32","title":"Implementasi Relationship Marketing Sebagai Strategi","type":"article-journal","volume":"I"},"uris":["http://www.mendeley.com/documents/?uuid=08780f42-20d0-4233-9105-8c42c2eeb60b"]}],"mendeley":{"formattedCitation":"(Listyawati and Marketing 2013)","manualFormatting":"Listyawati (2013)","plainTextFormattedCitation":"(Listyawati and Marketing 2013)","previouslyFormattedCitation":"(Listyawati and Marketing 2013)"},"properties":{"noteIndex":0},"schema":"https://github.com/citation-style-language/schema/raw/master/csl-citation.json"}</w:instrText>
      </w:r>
      <w:r w:rsidRPr="00577CE0">
        <w:rPr>
          <w:sz w:val="22"/>
          <w:szCs w:val="22"/>
        </w:rPr>
        <w:fldChar w:fldCharType="separate"/>
      </w:r>
      <w:r w:rsidRPr="00577CE0">
        <w:rPr>
          <w:sz w:val="22"/>
          <w:szCs w:val="22"/>
        </w:rPr>
        <w:t>Listyawati (2013)</w:t>
      </w:r>
      <w:r w:rsidRPr="00577CE0">
        <w:rPr>
          <w:sz w:val="22"/>
          <w:szCs w:val="22"/>
        </w:rPr>
        <w:fldChar w:fldCharType="end"/>
      </w:r>
      <w:r w:rsidRPr="00577CE0">
        <w:rPr>
          <w:sz w:val="22"/>
          <w:szCs w:val="22"/>
        </w:rPr>
        <w:t>, menyatakan bahwa salah satu hal yang sangat penting bagi perusahaan yaitu membina hubungan yang baik dengan para pelanggan untuk menentukan nilai masa depan perusahaan yang bersangkutan. Adapun unggahan layanan kepada pelanggan berupa informasi terkait Harvest Festival, yaitu sebagai berikut:</w:t>
      </w:r>
    </w:p>
    <w:p w14:paraId="1ECD0381" w14:textId="77777777" w:rsidR="006010B5" w:rsidRPr="00DE4A50" w:rsidRDefault="006010B5" w:rsidP="006010B5">
      <w:pPr>
        <w:pStyle w:val="ListParagraph"/>
        <w:ind w:left="284"/>
        <w:contextualSpacing w:val="0"/>
        <w:jc w:val="center"/>
      </w:pPr>
      <w:r w:rsidRPr="00DE4A50">
        <w:rPr>
          <w:lang w:val="en-US"/>
        </w:rPr>
        <w:drawing>
          <wp:inline distT="0" distB="0" distL="0" distR="0" wp14:anchorId="2B9CE6F1" wp14:editId="3D5473B5">
            <wp:extent cx="1392260" cy="15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8.jpeg"/>
                    <pic:cNvPicPr/>
                  </pic:nvPicPr>
                  <pic:blipFill rotWithShape="1">
                    <a:blip r:embed="rId12" cstate="print">
                      <a:extLst>
                        <a:ext uri="{28A0092B-C50C-407E-A947-70E740481C1C}">
                          <a14:useLocalDpi xmlns:a14="http://schemas.microsoft.com/office/drawing/2010/main" val="0"/>
                        </a:ext>
                      </a:extLst>
                    </a:blip>
                    <a:srcRect t="11120" b="24381"/>
                    <a:stretch/>
                  </pic:blipFill>
                  <pic:spPr bwMode="auto">
                    <a:xfrm>
                      <a:off x="0" y="0"/>
                      <a:ext cx="1392260" cy="1548000"/>
                    </a:xfrm>
                    <a:prstGeom prst="rect">
                      <a:avLst/>
                    </a:prstGeom>
                    <a:ln>
                      <a:noFill/>
                    </a:ln>
                    <a:extLst>
                      <a:ext uri="{53640926-AAD7-44D8-BBD7-CCE9431645EC}">
                        <a14:shadowObscured xmlns:a14="http://schemas.microsoft.com/office/drawing/2010/main"/>
                      </a:ext>
                    </a:extLst>
                  </pic:spPr>
                </pic:pic>
              </a:graphicData>
            </a:graphic>
          </wp:inline>
        </w:drawing>
      </w:r>
    </w:p>
    <w:p w14:paraId="3A0C25EF" w14:textId="77777777" w:rsidR="006010B5" w:rsidRPr="00577CE0" w:rsidRDefault="006010B5" w:rsidP="006010B5">
      <w:pPr>
        <w:jc w:val="center"/>
        <w:rPr>
          <w:sz w:val="22"/>
        </w:rPr>
      </w:pPr>
      <w:r w:rsidRPr="00577CE0">
        <w:rPr>
          <w:b/>
          <w:color w:val="000000" w:themeColor="text1"/>
          <w:sz w:val="22"/>
        </w:rPr>
        <w:t>Gambar 5</w:t>
      </w:r>
      <w:r w:rsidRPr="00577CE0">
        <w:rPr>
          <w:b/>
          <w:i/>
          <w:color w:val="000000" w:themeColor="text1"/>
          <w:sz w:val="22"/>
        </w:rPr>
        <w:t xml:space="preserve">. </w:t>
      </w:r>
      <w:r w:rsidRPr="00577CE0">
        <w:rPr>
          <w:color w:val="000000" w:themeColor="text1"/>
          <w:sz w:val="22"/>
        </w:rPr>
        <w:t xml:space="preserve">Unggahan </w:t>
      </w:r>
      <w:r w:rsidRPr="00577CE0">
        <w:rPr>
          <w:sz w:val="22"/>
        </w:rPr>
        <w:t xml:space="preserve">Harvest Festival </w:t>
      </w:r>
    </w:p>
    <w:p w14:paraId="7F1812E5" w14:textId="77777777" w:rsidR="00ED0595" w:rsidRPr="00F86770" w:rsidRDefault="006010B5" w:rsidP="00F86770">
      <w:pPr>
        <w:jc w:val="center"/>
        <w:rPr>
          <w:sz w:val="22"/>
        </w:rPr>
      </w:pPr>
      <w:r w:rsidRPr="00577CE0">
        <w:rPr>
          <w:color w:val="000000" w:themeColor="text1"/>
          <w:sz w:val="22"/>
        </w:rPr>
        <w:t>(Sumber:</w:t>
      </w:r>
      <w:r w:rsidRPr="00577CE0">
        <w:rPr>
          <w:i/>
          <w:color w:val="000000" w:themeColor="text1"/>
          <w:sz w:val="22"/>
        </w:rPr>
        <w:t xml:space="preserve"> Instagram </w:t>
      </w:r>
      <w:r w:rsidRPr="00577CE0">
        <w:rPr>
          <w:color w:val="000000" w:themeColor="text1"/>
          <w:sz w:val="22"/>
        </w:rPr>
        <w:t>Abang Sayur Organik</w:t>
      </w:r>
      <w:r w:rsidRPr="00577CE0">
        <w:rPr>
          <w:i/>
          <w:color w:val="000000" w:themeColor="text1"/>
          <w:sz w:val="22"/>
        </w:rPr>
        <w:t xml:space="preserve"> </w:t>
      </w:r>
      <w:r w:rsidRPr="00577CE0">
        <w:rPr>
          <w:sz w:val="22"/>
        </w:rPr>
        <w:t>Akses melalui Akun Pribadi)</w:t>
      </w:r>
    </w:p>
    <w:p w14:paraId="5999C98F" w14:textId="77777777" w:rsidR="006010B5" w:rsidRPr="00577CE0" w:rsidRDefault="007446CE" w:rsidP="005D4174">
      <w:pPr>
        <w:jc w:val="both"/>
        <w:rPr>
          <w:b/>
          <w:sz w:val="22"/>
        </w:rPr>
      </w:pPr>
      <w:r w:rsidRPr="00577CE0">
        <w:rPr>
          <w:b/>
          <w:sz w:val="22"/>
        </w:rPr>
        <w:t>Efe</w:t>
      </w:r>
      <w:r w:rsidR="006010B5" w:rsidRPr="00577CE0">
        <w:rPr>
          <w:b/>
          <w:sz w:val="22"/>
        </w:rPr>
        <w:t>ktivitas Komunikasi Pemasaran</w:t>
      </w:r>
    </w:p>
    <w:p w14:paraId="7BD66237" w14:textId="77777777" w:rsidR="006010B5" w:rsidRPr="00577CE0" w:rsidRDefault="006010B5" w:rsidP="006010B5">
      <w:pPr>
        <w:ind w:firstLine="567"/>
        <w:contextualSpacing/>
        <w:jc w:val="both"/>
        <w:rPr>
          <w:sz w:val="22"/>
        </w:rPr>
      </w:pPr>
      <w:r w:rsidRPr="00577CE0">
        <w:rPr>
          <w:sz w:val="22"/>
        </w:rPr>
        <w:t xml:space="preserve">Pengukuran efektivitas suatu komunikasi pemasaran dapat dilakukan dengan metode </w:t>
      </w:r>
      <w:r w:rsidRPr="00577CE0">
        <w:rPr>
          <w:i/>
          <w:sz w:val="22"/>
        </w:rPr>
        <w:t>Customer Response Index</w:t>
      </w:r>
      <w:r w:rsidRPr="00577CE0">
        <w:rPr>
          <w:sz w:val="22"/>
        </w:rPr>
        <w:t xml:space="preserve"> (CRI). Berdasarkan hasil data yang telah disebar kepada 98 orang melalui </w:t>
      </w:r>
      <w:r w:rsidRPr="00577CE0">
        <w:rPr>
          <w:i/>
          <w:sz w:val="22"/>
        </w:rPr>
        <w:t>google form</w:t>
      </w:r>
      <w:r w:rsidRPr="00577CE0">
        <w:rPr>
          <w:sz w:val="22"/>
        </w:rPr>
        <w:t>, maka hasil CRI yang didapat ialah sebagai berikut:</w:t>
      </w:r>
    </w:p>
    <w:p w14:paraId="6A82CE11" w14:textId="77777777" w:rsidR="006010B5" w:rsidRPr="00DE4A50" w:rsidRDefault="00577CE0" w:rsidP="006010B5">
      <w:pPr>
        <w:contextualSpacing/>
        <w:jc w:val="both"/>
      </w:pPr>
      <w:r w:rsidRPr="00577CE0">
        <w:rPr>
          <w:sz w:val="22"/>
          <w:lang w:val="en-US"/>
        </w:rPr>
        <mc:AlternateContent>
          <mc:Choice Requires="wpg">
            <w:drawing>
              <wp:anchor distT="0" distB="0" distL="114300" distR="114300" simplePos="0" relativeHeight="251665408" behindDoc="0" locked="0" layoutInCell="1" allowOverlap="1" wp14:anchorId="6BE7BD85" wp14:editId="345E7E32">
                <wp:simplePos x="0" y="0"/>
                <wp:positionH relativeFrom="margin">
                  <wp:posOffset>9525</wp:posOffset>
                </wp:positionH>
                <wp:positionV relativeFrom="paragraph">
                  <wp:posOffset>45720</wp:posOffset>
                </wp:positionV>
                <wp:extent cx="4981575" cy="2314979"/>
                <wp:effectExtent l="0" t="0" r="0" b="0"/>
                <wp:wrapNone/>
                <wp:docPr id="108" name="Group 81"/>
                <wp:cNvGraphicFramePr/>
                <a:graphic xmlns:a="http://schemas.openxmlformats.org/drawingml/2006/main">
                  <a:graphicData uri="http://schemas.microsoft.com/office/word/2010/wordprocessingGroup">
                    <wpg:wgp>
                      <wpg:cNvGrpSpPr/>
                      <wpg:grpSpPr>
                        <a:xfrm>
                          <a:off x="0" y="0"/>
                          <a:ext cx="4981575" cy="2314979"/>
                          <a:chOff x="-29807" y="-122450"/>
                          <a:chExt cx="8222686" cy="3686907"/>
                        </a:xfrm>
                      </wpg:grpSpPr>
                      <wpg:grpSp>
                        <wpg:cNvPr id="109" name="Group 109"/>
                        <wpg:cNvGrpSpPr/>
                        <wpg:grpSpPr>
                          <a:xfrm>
                            <a:off x="0" y="598353"/>
                            <a:ext cx="6091066" cy="2783160"/>
                            <a:chOff x="0" y="598353"/>
                            <a:chExt cx="9402009" cy="3363520"/>
                          </a:xfrm>
                        </wpg:grpSpPr>
                        <wps:wsp>
                          <wps:cNvPr id="110" name="Straight Connector 110"/>
                          <wps:cNvCnPr/>
                          <wps:spPr>
                            <a:xfrm>
                              <a:off x="0" y="3410387"/>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1" name="Straight Connector 111"/>
                          <wps:cNvCnPr/>
                          <wps:spPr>
                            <a:xfrm>
                              <a:off x="1660293" y="2833632"/>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2" name="Straight Connector 112"/>
                          <wps:cNvCnPr/>
                          <wps:spPr>
                            <a:xfrm flipV="1">
                              <a:off x="0" y="2873571"/>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673831" y="2873571"/>
                              <a:ext cx="1000978"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flipV="1">
                              <a:off x="1689882" y="2285744"/>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2342756" y="2292800"/>
                              <a:ext cx="1000976"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6" name="Straight Connector 116"/>
                          <wps:cNvCnPr/>
                          <wps:spPr>
                            <a:xfrm>
                              <a:off x="3347899" y="2285142"/>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flipV="1">
                              <a:off x="3366473" y="1716162"/>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8" name="Straight Connector 118"/>
                          <wps:cNvCnPr/>
                          <wps:spPr>
                            <a:xfrm>
                              <a:off x="5027216" y="1719368"/>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19" name="Straight Connector 119"/>
                          <wps:cNvCnPr/>
                          <wps:spPr>
                            <a:xfrm>
                              <a:off x="4021827" y="1728981"/>
                              <a:ext cx="1000978"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0" name="Straight Connector 120"/>
                          <wps:cNvCnPr/>
                          <wps:spPr>
                            <a:xfrm flipV="1">
                              <a:off x="5043063" y="1158061"/>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1" name="Straight Connector 121"/>
                          <wps:cNvCnPr/>
                          <wps:spPr>
                            <a:xfrm>
                              <a:off x="5693038" y="1172194"/>
                              <a:ext cx="1000978"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2" name="Straight Connector 122"/>
                          <wps:cNvCnPr/>
                          <wps:spPr>
                            <a:xfrm>
                              <a:off x="6687960" y="1153994"/>
                              <a:ext cx="679574" cy="5514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3" name="Straight Connector 123"/>
                          <wps:cNvCnPr/>
                          <wps:spPr>
                            <a:xfrm flipV="1">
                              <a:off x="6704934" y="598353"/>
                              <a:ext cx="679574" cy="56208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a:off x="5679348" y="2270853"/>
                              <a:ext cx="3722661"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5" name="Straight Arrow Connector 125"/>
                          <wps:cNvCnPr/>
                          <wps:spPr>
                            <a:xfrm>
                              <a:off x="638981" y="3945847"/>
                              <a:ext cx="8668694" cy="692"/>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6" name="Straight Arrow Connector 126"/>
                          <wps:cNvCnPr/>
                          <wps:spPr>
                            <a:xfrm flipV="1">
                              <a:off x="2333171" y="3379996"/>
                              <a:ext cx="7015509" cy="5122"/>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27" name="Straight Arrow Connector 127"/>
                          <wps:cNvCnPr/>
                          <wps:spPr>
                            <a:xfrm>
                              <a:off x="4014656" y="2818293"/>
                              <a:ext cx="538650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grpSp>
                      <wps:wsp>
                        <wps:cNvPr id="128" name="Rectangle 128"/>
                        <wps:cNvSpPr/>
                        <wps:spPr>
                          <a:xfrm>
                            <a:off x="6091858" y="-122450"/>
                            <a:ext cx="1208143" cy="54382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A9212CE" w14:textId="77777777" w:rsidR="001369CF" w:rsidRPr="009214D9" w:rsidRDefault="001369CF" w:rsidP="001369CF">
                              <w:pPr>
                                <w:pStyle w:val="NormalWeb"/>
                                <w:spacing w:before="0" w:beforeAutospacing="0" w:after="0" w:afterAutospacing="0"/>
                                <w:jc w:val="center"/>
                                <w:rPr>
                                  <w:sz w:val="20"/>
                                </w:rPr>
                              </w:pPr>
                              <w:r w:rsidRPr="009214D9">
                                <w:rPr>
                                  <w:b/>
                                  <w:bCs/>
                                  <w:color w:val="000000" w:themeColor="dark1"/>
                                  <w:kern w:val="24"/>
                                  <w:sz w:val="22"/>
                                  <w:szCs w:val="28"/>
                                  <w:u w:val="single"/>
                                </w:rPr>
                                <w:t>C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129"/>
                        <wps:cNvSpPr/>
                        <wps:spPr>
                          <a:xfrm>
                            <a:off x="4595134" y="256878"/>
                            <a:ext cx="1415312" cy="34136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D33926"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ACTIO</w:t>
                              </w:r>
                              <w:r>
                                <w:rPr>
                                  <w:i/>
                                  <w:iCs/>
                                  <w:color w:val="000000" w:themeColor="dark1"/>
                                  <w:kern w:val="24"/>
                                  <w:sz w:val="16"/>
                                </w:rPr>
                                <w:t xml:space="preserve">N </w:t>
                              </w:r>
                              <w:r>
                                <w:rPr>
                                  <w:iCs/>
                                  <w:color w:val="000000" w:themeColor="dark1"/>
                                  <w:kern w:val="24"/>
                                  <w:sz w:val="16"/>
                                </w:rPr>
                                <w:t>65%</w:t>
                              </w:r>
                              <w:r>
                                <w:rPr>
                                  <w:i/>
                                  <w:iCs/>
                                  <w:color w:val="000000" w:themeColor="dark1"/>
                                  <w:kern w:val="24"/>
                                  <w:sz w:val="16"/>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4577253" y="1089497"/>
                            <a:ext cx="1774558" cy="38598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F763FF3"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ACTION</w:t>
                              </w:r>
                              <w:r>
                                <w:rPr>
                                  <w:iCs/>
                                  <w:color w:val="000000" w:themeColor="dark1"/>
                                  <w:kern w:val="24"/>
                                  <w:sz w:val="16"/>
                                </w:rPr>
                                <w:t xml:space="preserve"> 3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wps:spPr>
                          <a:xfrm>
                            <a:off x="4755204" y="1502312"/>
                            <a:ext cx="1353809"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32" name="Straight Arrow Connector 132"/>
                        <wps:cNvCnPr/>
                        <wps:spPr>
                          <a:xfrm flipV="1">
                            <a:off x="4746403" y="610491"/>
                            <a:ext cx="1382212" cy="3"/>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33" name="Rectangle 133"/>
                        <wps:cNvSpPr/>
                        <wps:spPr>
                          <a:xfrm>
                            <a:off x="3527870" y="1665482"/>
                            <a:ext cx="1906484" cy="35761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C4CE85F"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INTENTIONS</w:t>
                              </w:r>
                              <w:r>
                                <w:rPr>
                                  <w:i/>
                                  <w:iCs/>
                                  <w:color w:val="000000" w:themeColor="dark1"/>
                                  <w:kern w:val="24"/>
                                  <w:sz w:val="16"/>
                                </w:rPr>
                                <w:t xml:space="preserve"> </w:t>
                              </w:r>
                              <w:r>
                                <w:rPr>
                                  <w:iCs/>
                                  <w:color w:val="000000" w:themeColor="dark1"/>
                                  <w:kern w:val="24"/>
                                  <w:sz w:val="16"/>
                                </w:rPr>
                                <w:t>7%</w:t>
                              </w:r>
                              <w:r>
                                <w:rPr>
                                  <w:i/>
                                  <w:iCs/>
                                  <w:color w:val="000000" w:themeColor="dark1"/>
                                  <w:kern w:val="24"/>
                                  <w:sz w:val="16"/>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890318" y="686539"/>
                            <a:ext cx="1665101" cy="37440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4746B1C"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INTENTIONS</w:t>
                              </w:r>
                              <w:r>
                                <w:rPr>
                                  <w:i/>
                                  <w:iCs/>
                                  <w:color w:val="000000" w:themeColor="dark1"/>
                                  <w:kern w:val="24"/>
                                  <w:sz w:val="16"/>
                                </w:rPr>
                                <w:t xml:space="preserve"> </w:t>
                              </w:r>
                              <w:r>
                                <w:rPr>
                                  <w:iCs/>
                                  <w:color w:val="000000" w:themeColor="dark1"/>
                                  <w:kern w:val="24"/>
                                  <w:sz w:val="16"/>
                                </w:rPr>
                                <w:t>9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2261686" y="2109470"/>
                            <a:ext cx="2096512" cy="36851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392540B"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NO INTEREST</w:t>
                              </w:r>
                              <w:r>
                                <w:rPr>
                                  <w:i/>
                                  <w:iCs/>
                                  <w:color w:val="000000" w:themeColor="dark1"/>
                                  <w:kern w:val="24"/>
                                  <w:sz w:val="16"/>
                                </w:rPr>
                                <w:t xml:space="preserve"> </w:t>
                              </w:r>
                              <w:r w:rsidRPr="00D552F8">
                                <w:rPr>
                                  <w:iCs/>
                                  <w:color w:val="000000" w:themeColor="dark1"/>
                                  <w:kern w:val="24"/>
                                  <w:sz w:val="16"/>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1906006" y="1194439"/>
                            <a:ext cx="1642925" cy="348764"/>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475C57B"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INTEREST</w:t>
                              </w:r>
                              <w:r>
                                <w:rPr>
                                  <w:i/>
                                  <w:iCs/>
                                  <w:color w:val="000000" w:themeColor="dark1"/>
                                  <w:kern w:val="24"/>
                                  <w:sz w:val="16"/>
                                </w:rPr>
                                <w:t xml:space="preserve"> </w:t>
                              </w:r>
                              <w:r w:rsidRPr="00D552F8">
                                <w:rPr>
                                  <w:iCs/>
                                  <w:color w:val="000000" w:themeColor="dark1"/>
                                  <w:kern w:val="24"/>
                                  <w:sz w:val="16"/>
                                </w:rPr>
                                <w:t>9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381857" y="2526747"/>
                            <a:ext cx="2115451" cy="389417"/>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6B80B22"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COMPREHEND</w:t>
                              </w:r>
                              <w:r>
                                <w:rPr>
                                  <w:iCs/>
                                  <w:color w:val="000000" w:themeColor="dark1"/>
                                  <w:kern w:val="24"/>
                                  <w:sz w:val="16"/>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462350" y="1669271"/>
                            <a:ext cx="1934011" cy="33116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0EEF27C"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COMPREHEND</w:t>
                              </w:r>
                              <w:r>
                                <w:rPr>
                                  <w:i/>
                                  <w:iCs/>
                                  <w:color w:val="000000" w:themeColor="dark1"/>
                                  <w:kern w:val="24"/>
                                  <w:sz w:val="16"/>
                                </w:rPr>
                                <w:t xml:space="preserve"> </w:t>
                              </w:r>
                              <w:r>
                                <w:rPr>
                                  <w:iCs/>
                                  <w:color w:val="000000" w:themeColor="dark1"/>
                                  <w:kern w:val="24"/>
                                  <w:sz w:val="16"/>
                                </w:rPr>
                                <w:t>9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313839" y="3078818"/>
                            <a:ext cx="1411674" cy="3511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B829B37"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UNAWARE</w:t>
                              </w:r>
                              <w:r>
                                <w:rPr>
                                  <w:i/>
                                  <w:iCs/>
                                  <w:color w:val="000000" w:themeColor="dark1"/>
                                  <w:kern w:val="24"/>
                                  <w:sz w:val="16"/>
                                </w:rPr>
                                <w:t xml:space="preserve"> </w:t>
                              </w:r>
                              <w:r>
                                <w:rPr>
                                  <w:iCs/>
                                  <w:color w:val="000000" w:themeColor="dark1"/>
                                  <w:kern w:val="24"/>
                                  <w:sz w:val="16"/>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9807" y="2153332"/>
                            <a:ext cx="1411674" cy="32465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E4B972E"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AWARE</w:t>
                              </w:r>
                              <w:r>
                                <w:rPr>
                                  <w:i/>
                                  <w:iCs/>
                                  <w:color w:val="000000" w:themeColor="dark1"/>
                                  <w:kern w:val="24"/>
                                  <w:sz w:val="16"/>
                                </w:rPr>
                                <w:t xml:space="preserve"> </w:t>
                              </w:r>
                              <w:r w:rsidRPr="00D552F8">
                                <w:rPr>
                                  <w:iCs/>
                                  <w:color w:val="000000" w:themeColor="dark1"/>
                                  <w:kern w:val="24"/>
                                  <w:sz w:val="16"/>
                                </w:rPr>
                                <w:t>99%</w:t>
                              </w:r>
                              <w:r>
                                <w:rPr>
                                  <w:i/>
                                  <w:iCs/>
                                  <w:color w:val="000000" w:themeColor="dark1"/>
                                  <w:kern w:val="24"/>
                                  <w:sz w:val="16"/>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6134955" y="395005"/>
                            <a:ext cx="1381099" cy="395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8102EFF" w14:textId="77777777" w:rsidR="001369CF" w:rsidRPr="009214D9" w:rsidRDefault="001369CF" w:rsidP="001369CF">
                              <w:pPr>
                                <w:pStyle w:val="NormalWeb"/>
                                <w:spacing w:before="0" w:beforeAutospacing="0" w:after="0" w:afterAutospacing="0"/>
                                <w:jc w:val="center"/>
                                <w:rPr>
                                  <w:sz w:val="16"/>
                                  <w:szCs w:val="20"/>
                                </w:rPr>
                              </w:pPr>
                              <w:r w:rsidRPr="008C3FD0">
                                <w:rPr>
                                  <w:iCs/>
                                  <w:color w:val="000000" w:themeColor="dark1"/>
                                  <w:kern w:val="24"/>
                                  <w:sz w:val="16"/>
                                  <w:szCs w:val="20"/>
                                </w:rPr>
                                <w:t>58%</w:t>
                              </w:r>
                              <w:r>
                                <w:rPr>
                                  <w:i/>
                                  <w:iCs/>
                                  <w:color w:val="000000" w:themeColor="dark1"/>
                                  <w:kern w:val="24"/>
                                  <w:sz w:val="16"/>
                                  <w:szCs w:val="20"/>
                                </w:rPr>
                                <w:t xml:space="preserve"> </w:t>
                              </w:r>
                              <w:r w:rsidRPr="009214D9">
                                <w:rPr>
                                  <w:i/>
                                  <w:iCs/>
                                  <w:color w:val="000000" w:themeColor="dark1"/>
                                  <w:kern w:val="24"/>
                                  <w:sz w:val="16"/>
                                  <w:szCs w:val="20"/>
                                </w:rPr>
                                <w:t>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6117261" y="1179452"/>
                            <a:ext cx="1714003" cy="494022"/>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57A58C0"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31</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A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6091859" y="1743495"/>
                            <a:ext cx="2015111" cy="39665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BF22F6A"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7</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INTENTI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5958072" y="2240026"/>
                            <a:ext cx="2043023" cy="40854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250146C"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2</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INTER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6056201" y="2674710"/>
                            <a:ext cx="2136678" cy="40410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383B663" w14:textId="77777777" w:rsidR="001369CF" w:rsidRPr="002D6E45" w:rsidRDefault="001369CF" w:rsidP="001369CF">
                              <w:pPr>
                                <w:pStyle w:val="NormalWeb"/>
                                <w:spacing w:before="0" w:beforeAutospacing="0" w:after="0" w:afterAutospacing="0"/>
                                <w:jc w:val="center"/>
                                <w:rPr>
                                  <w:sz w:val="16"/>
                                </w:rPr>
                              </w:pPr>
                              <w:r w:rsidRPr="008C3FD0">
                                <w:rPr>
                                  <w:iCs/>
                                  <w:color w:val="000000" w:themeColor="dark1"/>
                                  <w:kern w:val="24"/>
                                  <w:sz w:val="16"/>
                                </w:rPr>
                                <w:t>1%</w:t>
                              </w:r>
                              <w:r>
                                <w:rPr>
                                  <w:i/>
                                  <w:iCs/>
                                  <w:color w:val="000000" w:themeColor="dark1"/>
                                  <w:kern w:val="24"/>
                                  <w:sz w:val="16"/>
                                </w:rPr>
                                <w:t xml:space="preserve"> </w:t>
                              </w:r>
                              <w:r w:rsidRPr="002D6E45">
                                <w:rPr>
                                  <w:i/>
                                  <w:iCs/>
                                  <w:color w:val="000000" w:themeColor="dark1"/>
                                  <w:kern w:val="24"/>
                                  <w:sz w:val="16"/>
                                </w:rPr>
                                <w:t>NO COMPREH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5812332" y="3216051"/>
                            <a:ext cx="1968067" cy="34840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786A5D4" w14:textId="77777777" w:rsidR="001369CF" w:rsidRPr="002D6E45" w:rsidRDefault="001369CF" w:rsidP="001369CF">
                              <w:pPr>
                                <w:pStyle w:val="NormalWeb"/>
                                <w:spacing w:before="0" w:beforeAutospacing="0" w:after="0" w:afterAutospacing="0"/>
                                <w:jc w:val="center"/>
                                <w:rPr>
                                  <w:sz w:val="16"/>
                                </w:rPr>
                              </w:pPr>
                              <w:r w:rsidRPr="008C3FD0">
                                <w:rPr>
                                  <w:iCs/>
                                  <w:color w:val="000000" w:themeColor="dark1"/>
                                  <w:kern w:val="24"/>
                                  <w:sz w:val="16"/>
                                </w:rPr>
                                <w:t>1%</w:t>
                              </w:r>
                              <w:r>
                                <w:rPr>
                                  <w:i/>
                                  <w:iCs/>
                                  <w:color w:val="000000" w:themeColor="dark1"/>
                                  <w:kern w:val="24"/>
                                  <w:sz w:val="16"/>
                                </w:rPr>
                                <w:t xml:space="preserve"> </w:t>
                              </w:r>
                              <w:r w:rsidRPr="002D6E45">
                                <w:rPr>
                                  <w:i/>
                                  <w:iCs/>
                                  <w:color w:val="000000" w:themeColor="dark1"/>
                                  <w:kern w:val="24"/>
                                  <w:sz w:val="16"/>
                                </w:rPr>
                                <w:t>UNAWA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E7BD85" id="_x0000_s1065" style="position:absolute;left:0;text-align:left;margin-left:.75pt;margin-top:3.6pt;width:392.25pt;height:182.3pt;z-index:251665408;mso-position-horizontal-relative:margin;mso-width-relative:margin;mso-height-relative:margin" coordorigin="-298,-1224" coordsize="82226,36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">
                <v:group id="Group 109" o:spid="_x0000_s1066" style="position:absolute;top:5983;width:60910;height:27832" coordorigin=",5983" coordsize="94020,3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line id="Straight Connector 110" o:spid="_x0000_s1067" style="position:absolute;visibility:visible;mso-wrap-style:square" from="0,34103" to="6795,396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" strokecolor="black [3200]" strokeweight="2.25pt">
                    <v:stroke joinstyle="miter"/>
                  </v:line>
                  <v:line id="Straight Connector 111" o:spid="_x0000_s1068" style="position:absolute;visibility:visible;mso-wrap-style:square" from="16602,28336" to="23398,338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" strokecolor="black [3200]" strokeweight="2.25pt">
                    <v:stroke joinstyle="miter"/>
                  </v:line>
                  <v:line id="Straight Connector 112" o:spid="_x0000_s1069" style="position:absolute;flip:y;visibility:visible;mso-wrap-style:square" from="0,28735" to="6795,34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" strokecolor="black [3200]" strokeweight="2.25pt">
                    <v:stroke joinstyle="miter"/>
                  </v:line>
                  <v:line id="Straight Connector 113" o:spid="_x0000_s1070" style="position:absolute;visibility:visible;mso-wrap-style:square" from="6738,28735" to="16748,28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" strokecolor="black [3200]" strokeweight="2.25pt">
                    <v:stroke joinstyle="miter"/>
                  </v:line>
                  <v:line id="Straight Connector 114" o:spid="_x0000_s1071" style="position:absolute;flip:y;visibility:visible;mso-wrap-style:square" from="16898,22857" to="23694,28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" strokecolor="black [3200]" strokeweight="2.25pt">
                    <v:stroke joinstyle="miter"/>
                  </v:line>
                  <v:line id="Straight Connector 115" o:spid="_x0000_s1072" style="position:absolute;visibility:visible;mso-wrap-style:square" from="23427,22928" to="33437,22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" strokecolor="black [3200]" strokeweight="2.25pt">
                    <v:stroke joinstyle="miter"/>
                  </v:line>
                  <v:line id="Straight Connector 116" o:spid="_x0000_s1073" style="position:absolute;visibility:visible;mso-wrap-style:square" from="33478,22851" to="40274,28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" strokecolor="black [3200]" strokeweight="2.25pt">
                    <v:stroke joinstyle="miter"/>
                  </v:line>
                  <v:line id="Straight Connector 117" o:spid="_x0000_s1074" style="position:absolute;flip:y;visibility:visible;mso-wrap-style:square" from="33664,17161" to="40460,22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" strokecolor="black [3200]" strokeweight="2.25pt">
                    <v:stroke joinstyle="miter"/>
                  </v:line>
                  <v:line id="Straight Connector 118" o:spid="_x0000_s1075" style="position:absolute;visibility:visible;mso-wrap-style:square" from="50272,17193" to="57067,22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" strokecolor="black [3200]" strokeweight="2.25pt">
                    <v:stroke joinstyle="miter"/>
                  </v:line>
                  <v:line id="Straight Connector 119" o:spid="_x0000_s1076" style="position:absolute;visibility:visible;mso-wrap-style:square" from="40218,17289" to="50228,17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" strokecolor="black [3200]" strokeweight="2.25pt">
                    <v:stroke joinstyle="miter"/>
                  </v:line>
                  <v:line id="Straight Connector 120" o:spid="_x0000_s1077" style="position:absolute;flip:y;visibility:visible;mso-wrap-style:square" from="50430,11580" to="57226,17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" strokecolor="black [3200]" strokeweight="2.25pt">
                    <v:stroke joinstyle="miter"/>
                  </v:line>
                  <v:line id="Straight Connector 121" o:spid="_x0000_s1078" style="position:absolute;visibility:visible;mso-wrap-style:square" from="56930,11721" to="66940,11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" strokecolor="black [3200]" strokeweight="2.25pt">
                    <v:stroke joinstyle="miter"/>
                  </v:line>
                  <v:line id="Straight Connector 122" o:spid="_x0000_s1079" style="position:absolute;visibility:visible;mso-wrap-style:square" from="66879,11539" to="73675,17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" strokecolor="black [3200]" strokeweight="2.25pt">
                    <v:stroke joinstyle="miter"/>
                  </v:line>
                  <v:line id="Straight Connector 123" o:spid="_x0000_s1080" style="position:absolute;flip:y;visibility:visible;mso-wrap-style:square" from="67049,5983" to="73845,11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" strokecolor="black [3200]" strokeweight="2.25pt">
                    <v:stroke joinstyle="miter"/>
                  </v:line>
                  <v:shape id="Straight Arrow Connector 124" o:spid="_x0000_s1081" type="#_x0000_t32" style="position:absolute;left:56793;top:22708;width:372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" strokecolor="black [3200]" strokeweight="2.25pt">
                    <v:stroke endarrow="block" joinstyle="miter"/>
                  </v:shape>
                  <v:shape id="Straight Arrow Connector 125" o:spid="_x0000_s1082" type="#_x0000_t32" style="position:absolute;left:6389;top:39458;width:86687;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" strokecolor="black [3200]" strokeweight="2.25pt">
                    <v:stroke endarrow="block" joinstyle="miter"/>
                  </v:shape>
                  <v:shape id="Straight Arrow Connector 126" o:spid="_x0000_s1083" type="#_x0000_t32" style="position:absolute;left:23331;top:33799;width:70155;height: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" strokecolor="black [3200]" strokeweight="2.25pt">
                    <v:stroke endarrow="block" joinstyle="miter"/>
                  </v:shape>
                  <v:shape id="Straight Arrow Connector 127" o:spid="_x0000_s1084" type="#_x0000_t32" style="position:absolute;left:40146;top:28182;width:538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" strokecolor="black [3200]" strokeweight="2.25pt">
                    <v:stroke endarrow="block" joinstyle="miter"/>
                  </v:shape>
                </v:group>
                <v:rect id="Rectangle 128" o:spid="_x0000_s1085" style="position:absolute;left:60918;top:-1224;width:12082;height:5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" fillcolor="white [3201]" stroked="f" strokeweight="1pt">
                  <v:textbox>
                    <w:txbxContent>
                      <w:p w14:paraId="6A9212CE" w14:textId="77777777" w:rsidR="001369CF" w:rsidRPr="009214D9" w:rsidRDefault="001369CF" w:rsidP="001369CF">
                        <w:pPr>
                          <w:pStyle w:val="NormalWeb"/>
                          <w:spacing w:before="0" w:beforeAutospacing="0" w:after="0" w:afterAutospacing="0"/>
                          <w:jc w:val="center"/>
                          <w:rPr>
                            <w:sz w:val="20"/>
                          </w:rPr>
                        </w:pPr>
                        <w:r w:rsidRPr="009214D9">
                          <w:rPr>
                            <w:b/>
                            <w:bCs/>
                            <w:color w:val="000000" w:themeColor="dark1"/>
                            <w:kern w:val="24"/>
                            <w:sz w:val="22"/>
                            <w:szCs w:val="28"/>
                            <w:u w:val="single"/>
                          </w:rPr>
                          <w:t>CRI</w:t>
                        </w:r>
                      </w:p>
                    </w:txbxContent>
                  </v:textbox>
                </v:rect>
                <v:rect id="Rectangle 129" o:spid="_x0000_s1086" style="position:absolute;left:45951;top:2568;width:14153;height:34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" fillcolor="white [3201]" stroked="f" strokeweight="1pt">
                  <v:textbox>
                    <w:txbxContent>
                      <w:p w14:paraId="6ED33926"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ACTIO</w:t>
                        </w:r>
                        <w:r>
                          <w:rPr>
                            <w:i/>
                            <w:iCs/>
                            <w:color w:val="000000" w:themeColor="dark1"/>
                            <w:kern w:val="24"/>
                            <w:sz w:val="16"/>
                          </w:rPr>
                          <w:t xml:space="preserve">N </w:t>
                        </w:r>
                        <w:r>
                          <w:rPr>
                            <w:iCs/>
                            <w:color w:val="000000" w:themeColor="dark1"/>
                            <w:kern w:val="24"/>
                            <w:sz w:val="16"/>
                          </w:rPr>
                          <w:t>65%</w:t>
                        </w:r>
                        <w:r>
                          <w:rPr>
                            <w:i/>
                            <w:iCs/>
                            <w:color w:val="000000" w:themeColor="dark1"/>
                            <w:kern w:val="24"/>
                            <w:sz w:val="16"/>
                          </w:rPr>
                          <w:t xml:space="preserve"> </w:t>
                        </w:r>
                      </w:p>
                    </w:txbxContent>
                  </v:textbox>
                </v:rect>
                <v:rect id="Rectangle 130" o:spid="_x0000_s1087" style="position:absolute;left:45772;top:10894;width:17746;height:3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" filled="f" stroked="f" strokeweight="1pt">
                  <v:textbox>
                    <w:txbxContent>
                      <w:p w14:paraId="2F763FF3"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ACTION</w:t>
                        </w:r>
                        <w:r>
                          <w:rPr>
                            <w:iCs/>
                            <w:color w:val="000000" w:themeColor="dark1"/>
                            <w:kern w:val="24"/>
                            <w:sz w:val="16"/>
                          </w:rPr>
                          <w:t xml:space="preserve"> 35%</w:t>
                        </w:r>
                      </w:p>
                    </w:txbxContent>
                  </v:textbox>
                </v:rect>
                <v:shape id="Straight Arrow Connector 131" o:spid="_x0000_s1088" type="#_x0000_t32" style="position:absolute;left:47552;top:15023;width:135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" strokecolor="black [3200]" strokeweight="2.25pt">
                  <v:stroke endarrow="block" joinstyle="miter"/>
                </v:shape>
                <v:shape id="Straight Arrow Connector 132" o:spid="_x0000_s1089" type="#_x0000_t32" style="position:absolute;left:47464;top:6104;width:138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" strokecolor="black [3200]" strokeweight="2.25pt">
                  <v:stroke endarrow="block" joinstyle="miter"/>
                </v:shape>
                <v:rect id="Rectangle 133" o:spid="_x0000_s1090" style="position:absolute;left:35278;top:16654;width:19065;height:3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" filled="f" stroked="f" strokeweight="1pt">
                  <v:textbox>
                    <w:txbxContent>
                      <w:p w14:paraId="5C4CE85F"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INTENTIONS</w:t>
                        </w:r>
                        <w:r>
                          <w:rPr>
                            <w:i/>
                            <w:iCs/>
                            <w:color w:val="000000" w:themeColor="dark1"/>
                            <w:kern w:val="24"/>
                            <w:sz w:val="16"/>
                          </w:rPr>
                          <w:t xml:space="preserve"> </w:t>
                        </w:r>
                        <w:r>
                          <w:rPr>
                            <w:iCs/>
                            <w:color w:val="000000" w:themeColor="dark1"/>
                            <w:kern w:val="24"/>
                            <w:sz w:val="16"/>
                          </w:rPr>
                          <w:t>7%</w:t>
                        </w:r>
                        <w:r>
                          <w:rPr>
                            <w:i/>
                            <w:iCs/>
                            <w:color w:val="000000" w:themeColor="dark1"/>
                            <w:kern w:val="24"/>
                            <w:sz w:val="16"/>
                          </w:rPr>
                          <w:t xml:space="preserve"> </w:t>
                        </w:r>
                      </w:p>
                    </w:txbxContent>
                  </v:textbox>
                </v:rect>
                <v:rect id="Rectangle 134" o:spid="_x0000_s1091" style="position:absolute;left:28903;top:6865;width:16651;height:3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" filled="f" stroked="f" strokeweight="1pt">
                  <v:textbox>
                    <w:txbxContent>
                      <w:p w14:paraId="54746B1C"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INTENTIONS</w:t>
                        </w:r>
                        <w:r>
                          <w:rPr>
                            <w:i/>
                            <w:iCs/>
                            <w:color w:val="000000" w:themeColor="dark1"/>
                            <w:kern w:val="24"/>
                            <w:sz w:val="16"/>
                          </w:rPr>
                          <w:t xml:space="preserve"> </w:t>
                        </w:r>
                        <w:r>
                          <w:rPr>
                            <w:iCs/>
                            <w:color w:val="000000" w:themeColor="dark1"/>
                            <w:kern w:val="24"/>
                            <w:sz w:val="16"/>
                          </w:rPr>
                          <w:t>93%</w:t>
                        </w:r>
                      </w:p>
                    </w:txbxContent>
                  </v:textbox>
                </v:rect>
                <v:rect id="Rectangle 135" o:spid="_x0000_s1092" style="position:absolute;left:22616;top:21094;width:20965;height:3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" filled="f" stroked="f" strokeweight="1pt">
                  <v:textbox>
                    <w:txbxContent>
                      <w:p w14:paraId="1392540B"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NO INTEREST</w:t>
                        </w:r>
                        <w:r>
                          <w:rPr>
                            <w:i/>
                            <w:iCs/>
                            <w:color w:val="000000" w:themeColor="dark1"/>
                            <w:kern w:val="24"/>
                            <w:sz w:val="16"/>
                          </w:rPr>
                          <w:t xml:space="preserve"> </w:t>
                        </w:r>
                        <w:r w:rsidRPr="00D552F8">
                          <w:rPr>
                            <w:iCs/>
                            <w:color w:val="000000" w:themeColor="dark1"/>
                            <w:kern w:val="24"/>
                            <w:sz w:val="16"/>
                          </w:rPr>
                          <w:t>2%</w:t>
                        </w:r>
                      </w:p>
                    </w:txbxContent>
                  </v:textbox>
                </v:rect>
                <v:rect id="Rectangle 136" o:spid="_x0000_s1093" style="position:absolute;left:19060;top:11944;width:16429;height: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" filled="f" stroked="f" strokeweight="1pt">
                  <v:textbox>
                    <w:txbxContent>
                      <w:p w14:paraId="2475C57B"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INTEREST</w:t>
                        </w:r>
                        <w:r>
                          <w:rPr>
                            <w:i/>
                            <w:iCs/>
                            <w:color w:val="000000" w:themeColor="dark1"/>
                            <w:kern w:val="24"/>
                            <w:sz w:val="16"/>
                          </w:rPr>
                          <w:t xml:space="preserve"> </w:t>
                        </w:r>
                        <w:r w:rsidRPr="00D552F8">
                          <w:rPr>
                            <w:iCs/>
                            <w:color w:val="000000" w:themeColor="dark1"/>
                            <w:kern w:val="24"/>
                            <w:sz w:val="16"/>
                          </w:rPr>
                          <w:t>98%</w:t>
                        </w:r>
                      </w:p>
                    </w:txbxContent>
                  </v:textbox>
                </v:rect>
                <v:rect id="Rectangle 137" o:spid="_x0000_s1094" style="position:absolute;left:13818;top:25267;width:21155;height:3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" filled="f" stroked="f" strokeweight="1pt">
                  <v:textbox>
                    <w:txbxContent>
                      <w:p w14:paraId="26B80B22"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NO COMPREHEND</w:t>
                        </w:r>
                        <w:r>
                          <w:rPr>
                            <w:iCs/>
                            <w:color w:val="000000" w:themeColor="dark1"/>
                            <w:kern w:val="24"/>
                            <w:sz w:val="16"/>
                          </w:rPr>
                          <w:t xml:space="preserve"> 1%</w:t>
                        </w:r>
                      </w:p>
                    </w:txbxContent>
                  </v:textbox>
                </v:rect>
                <v:rect id="Rectangle 138" o:spid="_x0000_s1095" style="position:absolute;left:4623;top:16692;width:19340;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" filled="f" stroked="f" strokeweight="1pt">
                  <v:textbox>
                    <w:txbxContent>
                      <w:p w14:paraId="10EEF27C"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COMPREHEND</w:t>
                        </w:r>
                        <w:r>
                          <w:rPr>
                            <w:i/>
                            <w:iCs/>
                            <w:color w:val="000000" w:themeColor="dark1"/>
                            <w:kern w:val="24"/>
                            <w:sz w:val="16"/>
                          </w:rPr>
                          <w:t xml:space="preserve"> </w:t>
                        </w:r>
                        <w:r>
                          <w:rPr>
                            <w:iCs/>
                            <w:color w:val="000000" w:themeColor="dark1"/>
                            <w:kern w:val="24"/>
                            <w:sz w:val="16"/>
                          </w:rPr>
                          <w:t>99%</w:t>
                        </w:r>
                      </w:p>
                    </w:txbxContent>
                  </v:textbox>
                </v:rect>
                <v:rect id="Rectangle 139" o:spid="_x0000_s1096" style="position:absolute;left:3138;top:30788;width:14117;height:3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" filled="f" stroked="f" strokeweight="1pt">
                  <v:textbox>
                    <w:txbxContent>
                      <w:p w14:paraId="5B829B37" w14:textId="77777777" w:rsidR="001369CF" w:rsidRPr="00D552F8" w:rsidRDefault="001369CF" w:rsidP="001369CF">
                        <w:pPr>
                          <w:pStyle w:val="NormalWeb"/>
                          <w:spacing w:before="0" w:beforeAutospacing="0" w:after="0" w:afterAutospacing="0"/>
                          <w:jc w:val="center"/>
                          <w:rPr>
                            <w:sz w:val="16"/>
                          </w:rPr>
                        </w:pPr>
                        <w:r w:rsidRPr="002D6E45">
                          <w:rPr>
                            <w:i/>
                            <w:iCs/>
                            <w:color w:val="000000" w:themeColor="dark1"/>
                            <w:kern w:val="24"/>
                            <w:sz w:val="16"/>
                          </w:rPr>
                          <w:t>UNAWARE</w:t>
                        </w:r>
                        <w:r>
                          <w:rPr>
                            <w:i/>
                            <w:iCs/>
                            <w:color w:val="000000" w:themeColor="dark1"/>
                            <w:kern w:val="24"/>
                            <w:sz w:val="16"/>
                          </w:rPr>
                          <w:t xml:space="preserve"> </w:t>
                        </w:r>
                        <w:r>
                          <w:rPr>
                            <w:iCs/>
                            <w:color w:val="000000" w:themeColor="dark1"/>
                            <w:kern w:val="24"/>
                            <w:sz w:val="16"/>
                          </w:rPr>
                          <w:t>1%</w:t>
                        </w:r>
                      </w:p>
                    </w:txbxContent>
                  </v:textbox>
                </v:rect>
                <v:rect id="Rectangle 140" o:spid="_x0000_s1097" style="position:absolute;left:-298;top:21533;width:1411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" filled="f" stroked="f" strokeweight="1pt">
                  <v:textbox>
                    <w:txbxContent>
                      <w:p w14:paraId="7E4B972E" w14:textId="77777777" w:rsidR="001369CF" w:rsidRPr="002D6E45" w:rsidRDefault="001369CF" w:rsidP="001369CF">
                        <w:pPr>
                          <w:pStyle w:val="NormalWeb"/>
                          <w:spacing w:before="0" w:beforeAutospacing="0" w:after="0" w:afterAutospacing="0"/>
                          <w:jc w:val="center"/>
                          <w:rPr>
                            <w:sz w:val="16"/>
                          </w:rPr>
                        </w:pPr>
                        <w:r w:rsidRPr="002D6E45">
                          <w:rPr>
                            <w:i/>
                            <w:iCs/>
                            <w:color w:val="000000" w:themeColor="dark1"/>
                            <w:kern w:val="24"/>
                            <w:sz w:val="16"/>
                          </w:rPr>
                          <w:t>AWARE</w:t>
                        </w:r>
                        <w:r>
                          <w:rPr>
                            <w:i/>
                            <w:iCs/>
                            <w:color w:val="000000" w:themeColor="dark1"/>
                            <w:kern w:val="24"/>
                            <w:sz w:val="16"/>
                          </w:rPr>
                          <w:t xml:space="preserve"> </w:t>
                        </w:r>
                        <w:r w:rsidRPr="00D552F8">
                          <w:rPr>
                            <w:iCs/>
                            <w:color w:val="000000" w:themeColor="dark1"/>
                            <w:kern w:val="24"/>
                            <w:sz w:val="16"/>
                          </w:rPr>
                          <w:t>99%</w:t>
                        </w:r>
                        <w:r>
                          <w:rPr>
                            <w:i/>
                            <w:iCs/>
                            <w:color w:val="000000" w:themeColor="dark1"/>
                            <w:kern w:val="24"/>
                            <w:sz w:val="16"/>
                          </w:rPr>
                          <w:t xml:space="preserve"> </w:t>
                        </w:r>
                      </w:p>
                    </w:txbxContent>
                  </v:textbox>
                </v:rect>
                <v:rect id="Rectangle 141" o:spid="_x0000_s1098" style="position:absolute;left:61349;top:3950;width:13811;height:3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" fillcolor="white [3201]" stroked="f" strokeweight="1pt">
                  <v:textbox>
                    <w:txbxContent>
                      <w:p w14:paraId="08102EFF" w14:textId="77777777" w:rsidR="001369CF" w:rsidRPr="009214D9" w:rsidRDefault="001369CF" w:rsidP="001369CF">
                        <w:pPr>
                          <w:pStyle w:val="NormalWeb"/>
                          <w:spacing w:before="0" w:beforeAutospacing="0" w:after="0" w:afterAutospacing="0"/>
                          <w:jc w:val="center"/>
                          <w:rPr>
                            <w:sz w:val="16"/>
                            <w:szCs w:val="20"/>
                          </w:rPr>
                        </w:pPr>
                        <w:r w:rsidRPr="008C3FD0">
                          <w:rPr>
                            <w:iCs/>
                            <w:color w:val="000000" w:themeColor="dark1"/>
                            <w:kern w:val="24"/>
                            <w:sz w:val="16"/>
                            <w:szCs w:val="20"/>
                          </w:rPr>
                          <w:t>58%</w:t>
                        </w:r>
                        <w:r>
                          <w:rPr>
                            <w:i/>
                            <w:iCs/>
                            <w:color w:val="000000" w:themeColor="dark1"/>
                            <w:kern w:val="24"/>
                            <w:sz w:val="16"/>
                            <w:szCs w:val="20"/>
                          </w:rPr>
                          <w:t xml:space="preserve"> </w:t>
                        </w:r>
                        <w:r w:rsidRPr="009214D9">
                          <w:rPr>
                            <w:i/>
                            <w:iCs/>
                            <w:color w:val="000000" w:themeColor="dark1"/>
                            <w:kern w:val="24"/>
                            <w:sz w:val="16"/>
                            <w:szCs w:val="20"/>
                          </w:rPr>
                          <w:t>ACTION</w:t>
                        </w:r>
                      </w:p>
                    </w:txbxContent>
                  </v:textbox>
                </v:rect>
                <v:rect id="Rectangle 142" o:spid="_x0000_s1099" style="position:absolute;left:61172;top:11794;width:17140;height:4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" filled="f" stroked="f" strokeweight="1pt">
                  <v:textbox>
                    <w:txbxContent>
                      <w:p w14:paraId="257A58C0"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31</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ACTION</w:t>
                        </w:r>
                      </w:p>
                    </w:txbxContent>
                  </v:textbox>
                </v:rect>
                <v:rect id="Rectangle 143" o:spid="_x0000_s1100" style="position:absolute;left:60918;top:17434;width:20151;height:3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" filled="f" stroked="f" strokeweight="1pt">
                  <v:textbox>
                    <w:txbxContent>
                      <w:p w14:paraId="0BF22F6A"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7</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INTENTIONS</w:t>
                        </w:r>
                      </w:p>
                    </w:txbxContent>
                  </v:textbox>
                </v:rect>
                <v:rect id="Rectangle 144" o:spid="_x0000_s1101" style="position:absolute;left:59580;top:22400;width:20430;height:40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" filled="f" stroked="f" strokeweight="1pt">
                  <v:textbox>
                    <w:txbxContent>
                      <w:p w14:paraId="7250146C" w14:textId="77777777" w:rsidR="001369CF" w:rsidRPr="002D6E45" w:rsidRDefault="001369CF" w:rsidP="001369CF">
                        <w:pPr>
                          <w:pStyle w:val="NormalWeb"/>
                          <w:spacing w:before="0" w:beforeAutospacing="0" w:after="0" w:afterAutospacing="0"/>
                          <w:jc w:val="center"/>
                          <w:rPr>
                            <w:sz w:val="16"/>
                          </w:rPr>
                        </w:pPr>
                        <w:r>
                          <w:rPr>
                            <w:iCs/>
                            <w:color w:val="000000" w:themeColor="dark1"/>
                            <w:kern w:val="24"/>
                            <w:sz w:val="16"/>
                          </w:rPr>
                          <w:t>2</w:t>
                        </w:r>
                        <w:r w:rsidRPr="008C3FD0">
                          <w:rPr>
                            <w:iCs/>
                            <w:color w:val="000000" w:themeColor="dark1"/>
                            <w:kern w:val="24"/>
                            <w:sz w:val="16"/>
                          </w:rPr>
                          <w:t>%</w:t>
                        </w:r>
                        <w:r>
                          <w:rPr>
                            <w:i/>
                            <w:iCs/>
                            <w:color w:val="000000" w:themeColor="dark1"/>
                            <w:kern w:val="24"/>
                            <w:sz w:val="16"/>
                          </w:rPr>
                          <w:t xml:space="preserve"> </w:t>
                        </w:r>
                        <w:r w:rsidRPr="002D6E45">
                          <w:rPr>
                            <w:i/>
                            <w:iCs/>
                            <w:color w:val="000000" w:themeColor="dark1"/>
                            <w:kern w:val="24"/>
                            <w:sz w:val="16"/>
                          </w:rPr>
                          <w:t>NO INTEREST</w:t>
                        </w:r>
                      </w:p>
                    </w:txbxContent>
                  </v:textbox>
                </v:rect>
                <v:rect id="Rectangle 145" o:spid="_x0000_s1102" style="position:absolute;left:60562;top:26747;width:21366;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" filled="f" stroked="f" strokeweight="1pt">
                  <v:textbox>
                    <w:txbxContent>
                      <w:p w14:paraId="1383B663" w14:textId="77777777" w:rsidR="001369CF" w:rsidRPr="002D6E45" w:rsidRDefault="001369CF" w:rsidP="001369CF">
                        <w:pPr>
                          <w:pStyle w:val="NormalWeb"/>
                          <w:spacing w:before="0" w:beforeAutospacing="0" w:after="0" w:afterAutospacing="0"/>
                          <w:jc w:val="center"/>
                          <w:rPr>
                            <w:sz w:val="16"/>
                          </w:rPr>
                        </w:pPr>
                        <w:r w:rsidRPr="008C3FD0">
                          <w:rPr>
                            <w:iCs/>
                            <w:color w:val="000000" w:themeColor="dark1"/>
                            <w:kern w:val="24"/>
                            <w:sz w:val="16"/>
                          </w:rPr>
                          <w:t>1%</w:t>
                        </w:r>
                        <w:r>
                          <w:rPr>
                            <w:i/>
                            <w:iCs/>
                            <w:color w:val="000000" w:themeColor="dark1"/>
                            <w:kern w:val="24"/>
                            <w:sz w:val="16"/>
                          </w:rPr>
                          <w:t xml:space="preserve"> </w:t>
                        </w:r>
                        <w:r w:rsidRPr="002D6E45">
                          <w:rPr>
                            <w:i/>
                            <w:iCs/>
                            <w:color w:val="000000" w:themeColor="dark1"/>
                            <w:kern w:val="24"/>
                            <w:sz w:val="16"/>
                          </w:rPr>
                          <w:t>NO COMPREHEND</w:t>
                        </w:r>
                      </w:p>
                    </w:txbxContent>
                  </v:textbox>
                </v:rect>
                <v:rect id="Rectangle 146" o:spid="_x0000_s1103" style="position:absolute;left:58123;top:32160;width:19680;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" filled="f" stroked="f" strokeweight="1pt">
                  <v:textbox>
                    <w:txbxContent>
                      <w:p w14:paraId="6786A5D4" w14:textId="77777777" w:rsidR="001369CF" w:rsidRPr="002D6E45" w:rsidRDefault="001369CF" w:rsidP="001369CF">
                        <w:pPr>
                          <w:pStyle w:val="NormalWeb"/>
                          <w:spacing w:before="0" w:beforeAutospacing="0" w:after="0" w:afterAutospacing="0"/>
                          <w:jc w:val="center"/>
                          <w:rPr>
                            <w:sz w:val="16"/>
                          </w:rPr>
                        </w:pPr>
                        <w:r w:rsidRPr="008C3FD0">
                          <w:rPr>
                            <w:iCs/>
                            <w:color w:val="000000" w:themeColor="dark1"/>
                            <w:kern w:val="24"/>
                            <w:sz w:val="16"/>
                          </w:rPr>
                          <w:t>1%</w:t>
                        </w:r>
                        <w:r>
                          <w:rPr>
                            <w:i/>
                            <w:iCs/>
                            <w:color w:val="000000" w:themeColor="dark1"/>
                            <w:kern w:val="24"/>
                            <w:sz w:val="16"/>
                          </w:rPr>
                          <w:t xml:space="preserve"> </w:t>
                        </w:r>
                        <w:r w:rsidRPr="002D6E45">
                          <w:rPr>
                            <w:i/>
                            <w:iCs/>
                            <w:color w:val="000000" w:themeColor="dark1"/>
                            <w:kern w:val="24"/>
                            <w:sz w:val="16"/>
                          </w:rPr>
                          <w:t>UNAWARE</w:t>
                        </w:r>
                      </w:p>
                    </w:txbxContent>
                  </v:textbox>
                </v:rect>
                <w10:wrap anchorx="margin"/>
              </v:group>
            </w:pict>
          </mc:Fallback>
        </mc:AlternateContent>
      </w:r>
    </w:p>
    <w:p w14:paraId="37284635" w14:textId="77777777" w:rsidR="006010B5" w:rsidRPr="00DE4A50" w:rsidRDefault="006010B5" w:rsidP="006010B5">
      <w:pPr>
        <w:contextualSpacing/>
        <w:jc w:val="both"/>
      </w:pPr>
    </w:p>
    <w:p w14:paraId="1F1A258A" w14:textId="77777777" w:rsidR="006010B5" w:rsidRPr="00DE4A50" w:rsidRDefault="006010B5" w:rsidP="006010B5">
      <w:pPr>
        <w:contextualSpacing/>
        <w:jc w:val="both"/>
      </w:pPr>
    </w:p>
    <w:p w14:paraId="491EE125" w14:textId="77777777" w:rsidR="006010B5" w:rsidRPr="00DE4A50" w:rsidRDefault="006010B5" w:rsidP="006010B5">
      <w:pPr>
        <w:contextualSpacing/>
        <w:jc w:val="both"/>
      </w:pPr>
    </w:p>
    <w:p w14:paraId="40B02341" w14:textId="77777777" w:rsidR="006010B5" w:rsidRPr="00DE4A50" w:rsidRDefault="006010B5" w:rsidP="006010B5">
      <w:pPr>
        <w:contextualSpacing/>
        <w:jc w:val="both"/>
      </w:pPr>
    </w:p>
    <w:p w14:paraId="40455426" w14:textId="77777777" w:rsidR="006010B5" w:rsidRPr="00DE4A50" w:rsidRDefault="006010B5" w:rsidP="006010B5">
      <w:pPr>
        <w:contextualSpacing/>
      </w:pPr>
    </w:p>
    <w:p w14:paraId="3EB9FFFC" w14:textId="77777777" w:rsidR="006010B5" w:rsidRPr="00DE4A50" w:rsidRDefault="006010B5" w:rsidP="006010B5">
      <w:pPr>
        <w:contextualSpacing/>
      </w:pPr>
    </w:p>
    <w:p w14:paraId="009E39A6" w14:textId="77777777" w:rsidR="006010B5" w:rsidRPr="00DE4A50" w:rsidRDefault="006010B5" w:rsidP="006010B5">
      <w:pPr>
        <w:pStyle w:val="Caption"/>
        <w:spacing w:after="0"/>
        <w:contextualSpacing/>
        <w:jc w:val="center"/>
        <w:rPr>
          <w:rFonts w:cs="Times New Roman"/>
          <w:b w:val="0"/>
          <w:i/>
          <w:sz w:val="22"/>
          <w:szCs w:val="22"/>
        </w:rPr>
      </w:pPr>
    </w:p>
    <w:p w14:paraId="51163346" w14:textId="77777777" w:rsidR="006010B5" w:rsidRPr="00DE4A50" w:rsidRDefault="006010B5" w:rsidP="006010B5">
      <w:pPr>
        <w:pStyle w:val="Caption"/>
        <w:spacing w:after="0"/>
        <w:contextualSpacing/>
        <w:jc w:val="center"/>
        <w:rPr>
          <w:rFonts w:cs="Times New Roman"/>
          <w:b w:val="0"/>
          <w:i/>
          <w:sz w:val="22"/>
          <w:szCs w:val="22"/>
        </w:rPr>
      </w:pPr>
    </w:p>
    <w:p w14:paraId="5BB9F772" w14:textId="77777777" w:rsidR="006010B5" w:rsidRPr="00DE4A50" w:rsidRDefault="006010B5" w:rsidP="006010B5">
      <w:pPr>
        <w:contextualSpacing/>
      </w:pPr>
    </w:p>
    <w:p w14:paraId="0856AEC1" w14:textId="77777777" w:rsidR="006010B5" w:rsidRPr="00DE4A50" w:rsidRDefault="006010B5" w:rsidP="006010B5">
      <w:pPr>
        <w:pStyle w:val="Caption"/>
        <w:spacing w:after="120"/>
        <w:jc w:val="center"/>
        <w:rPr>
          <w:rFonts w:cs="Times New Roman"/>
          <w:b w:val="0"/>
          <w:i/>
          <w:sz w:val="22"/>
          <w:szCs w:val="22"/>
        </w:rPr>
      </w:pPr>
    </w:p>
    <w:p w14:paraId="007AC988" w14:textId="77777777" w:rsidR="001369CF" w:rsidRDefault="001369CF" w:rsidP="006010B5">
      <w:pPr>
        <w:pStyle w:val="Caption"/>
        <w:spacing w:after="0"/>
        <w:contextualSpacing/>
        <w:jc w:val="center"/>
        <w:rPr>
          <w:rFonts w:cs="Times New Roman"/>
          <w:sz w:val="22"/>
          <w:szCs w:val="22"/>
        </w:rPr>
      </w:pPr>
    </w:p>
    <w:p w14:paraId="0192085A" w14:textId="77777777" w:rsidR="00F86770" w:rsidRDefault="00F86770" w:rsidP="001369CF">
      <w:pPr>
        <w:pStyle w:val="Caption"/>
        <w:spacing w:before="120" w:after="0"/>
        <w:jc w:val="center"/>
        <w:rPr>
          <w:rFonts w:cs="Times New Roman"/>
          <w:sz w:val="22"/>
          <w:szCs w:val="22"/>
        </w:rPr>
      </w:pPr>
      <w:r w:rsidRPr="00DE4A50">
        <w:rPr>
          <w:sz w:val="22"/>
          <w:szCs w:val="22"/>
          <w:lang w:val="en-US"/>
        </w:rPr>
        <mc:AlternateContent>
          <mc:Choice Requires="wps">
            <w:drawing>
              <wp:anchor distT="0" distB="0" distL="114300" distR="114300" simplePos="0" relativeHeight="251663360" behindDoc="0" locked="0" layoutInCell="1" allowOverlap="1" wp14:anchorId="281C06C7" wp14:editId="563CC620">
                <wp:simplePos x="0" y="0"/>
                <wp:positionH relativeFrom="column">
                  <wp:posOffset>3597910</wp:posOffset>
                </wp:positionH>
                <wp:positionV relativeFrom="paragraph">
                  <wp:posOffset>86995</wp:posOffset>
                </wp:positionV>
                <wp:extent cx="704850" cy="260985"/>
                <wp:effectExtent l="0" t="0" r="0" b="0"/>
                <wp:wrapNone/>
                <wp:docPr id="159" name="Rectangle 159"/>
                <wp:cNvGraphicFramePr/>
                <a:graphic xmlns:a="http://schemas.openxmlformats.org/drawingml/2006/main">
                  <a:graphicData uri="http://schemas.microsoft.com/office/word/2010/wordprocessingShape">
                    <wps:wsp>
                      <wps:cNvSpPr/>
                      <wps:spPr>
                        <a:xfrm>
                          <a:off x="0" y="0"/>
                          <a:ext cx="704850" cy="26098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8539437" w14:textId="77777777" w:rsidR="006010B5" w:rsidRPr="00F86770" w:rsidRDefault="006010B5" w:rsidP="006010B5">
                            <w:pPr>
                              <w:pStyle w:val="NormalWeb"/>
                              <w:spacing w:before="0" w:beforeAutospacing="0" w:after="0" w:afterAutospacing="0"/>
                              <w:jc w:val="center"/>
                              <w:rPr>
                                <w:sz w:val="16"/>
                              </w:rPr>
                            </w:pPr>
                            <w:r w:rsidRPr="00F86770">
                              <w:rPr>
                                <w:iCs/>
                                <w:color w:val="000000" w:themeColor="dark1"/>
                                <w:kern w:val="24"/>
                                <w:sz w:val="16"/>
                              </w:rPr>
                              <w:t>10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C06C7" id="Rectangle 159" o:spid="_x0000_s1104" style="position:absolute;left:0;text-align:left;margin-left:283.3pt;margin-top:6.85pt;width:55.5pt;height:2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" filled="f" stroked="f" strokeweight="1pt">
                <v:textbox>
                  <w:txbxContent>
                    <w:p w14:paraId="68539437" w14:textId="77777777" w:rsidR="006010B5" w:rsidRPr="00F86770" w:rsidRDefault="006010B5" w:rsidP="006010B5">
                      <w:pPr>
                        <w:pStyle w:val="NormalWeb"/>
                        <w:spacing w:before="0" w:beforeAutospacing="0" w:after="0" w:afterAutospacing="0"/>
                        <w:jc w:val="center"/>
                        <w:rPr>
                          <w:sz w:val="16"/>
                        </w:rPr>
                      </w:pPr>
                      <w:r w:rsidRPr="00F86770">
                        <w:rPr>
                          <w:iCs/>
                          <w:color w:val="000000" w:themeColor="dark1"/>
                          <w:kern w:val="24"/>
                          <w:sz w:val="16"/>
                        </w:rPr>
                        <w:t>100 %</w:t>
                      </w:r>
                    </w:p>
                  </w:txbxContent>
                </v:textbox>
              </v:rect>
            </w:pict>
          </mc:Fallback>
        </mc:AlternateContent>
      </w:r>
      <w:r w:rsidRPr="00DE4A50">
        <w:rPr>
          <w:rFonts w:cs="Times New Roman"/>
          <w:b w:val="0"/>
          <w:i/>
          <w:sz w:val="22"/>
          <w:szCs w:val="22"/>
          <w:lang w:val="en-US"/>
        </w:rPr>
        <mc:AlternateContent>
          <mc:Choice Requires="wps">
            <w:drawing>
              <wp:anchor distT="0" distB="0" distL="114300" distR="114300" simplePos="0" relativeHeight="251667456" behindDoc="0" locked="0" layoutInCell="1" allowOverlap="1" wp14:anchorId="74899E8D" wp14:editId="5E947AC3">
                <wp:simplePos x="0" y="0"/>
                <wp:positionH relativeFrom="column">
                  <wp:posOffset>3797300</wp:posOffset>
                </wp:positionH>
                <wp:positionV relativeFrom="paragraph">
                  <wp:posOffset>116840</wp:posOffset>
                </wp:positionV>
                <wp:extent cx="708025" cy="0"/>
                <wp:effectExtent l="0" t="0" r="34925" b="19050"/>
                <wp:wrapNone/>
                <wp:docPr id="158" name="Straight Connector 158"/>
                <wp:cNvGraphicFramePr/>
                <a:graphic xmlns:a="http://schemas.openxmlformats.org/drawingml/2006/main">
                  <a:graphicData uri="http://schemas.microsoft.com/office/word/2010/wordprocessingShape">
                    <wps:wsp>
                      <wps:cNvCnPr/>
                      <wps:spPr>
                        <a:xfrm>
                          <a:off x="0" y="0"/>
                          <a:ext cx="7080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10C401" id="Straight Connector 15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99pt,9.2pt" to="354.7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" strokecolor="black [3200]" strokeweight="1.5pt">
                <v:stroke joinstyle="miter"/>
              </v:line>
            </w:pict>
          </mc:Fallback>
        </mc:AlternateContent>
      </w:r>
    </w:p>
    <w:p w14:paraId="5A572309" w14:textId="77777777" w:rsidR="006010B5" w:rsidRPr="00577CE0" w:rsidRDefault="006010B5" w:rsidP="001369CF">
      <w:pPr>
        <w:pStyle w:val="Caption"/>
        <w:spacing w:before="120" w:after="0"/>
        <w:jc w:val="center"/>
        <w:rPr>
          <w:rFonts w:cs="Times New Roman"/>
          <w:i/>
          <w:sz w:val="22"/>
          <w:szCs w:val="22"/>
        </w:rPr>
      </w:pPr>
      <w:r w:rsidRPr="00577CE0">
        <w:rPr>
          <w:rFonts w:cs="Times New Roman"/>
          <w:sz w:val="22"/>
          <w:szCs w:val="22"/>
        </w:rPr>
        <w:t>Skema 2. Hasil Customer Response Index (CRI)</w:t>
      </w:r>
    </w:p>
    <w:p w14:paraId="5BE7FA67" w14:textId="77777777" w:rsidR="006010B5" w:rsidRPr="00577CE0" w:rsidRDefault="006010B5" w:rsidP="006010B5">
      <w:pPr>
        <w:contextualSpacing/>
        <w:jc w:val="center"/>
        <w:rPr>
          <w:sz w:val="22"/>
          <w:szCs w:val="22"/>
        </w:rPr>
      </w:pPr>
      <w:r w:rsidRPr="00577CE0">
        <w:rPr>
          <w:sz w:val="22"/>
          <w:szCs w:val="22"/>
        </w:rPr>
        <w:t>Sumber: Data Primer Diolah (2020)</w:t>
      </w:r>
      <w:r w:rsidR="001369CF" w:rsidRPr="00577CE0">
        <w:rPr>
          <w:b/>
          <w:i/>
          <w:sz w:val="22"/>
          <w:szCs w:val="22"/>
        </w:rPr>
        <w:t xml:space="preserve"> </w:t>
      </w:r>
    </w:p>
    <w:p w14:paraId="6D7E22BF" w14:textId="77777777" w:rsidR="006010B5" w:rsidRPr="00577CE0" w:rsidRDefault="006010B5" w:rsidP="005D4174">
      <w:pPr>
        <w:ind w:firstLine="426"/>
        <w:contextualSpacing/>
        <w:jc w:val="both"/>
        <w:rPr>
          <w:sz w:val="22"/>
          <w:szCs w:val="22"/>
        </w:rPr>
      </w:pPr>
      <w:r w:rsidRPr="00577CE0">
        <w:rPr>
          <w:sz w:val="22"/>
          <w:szCs w:val="22"/>
        </w:rPr>
        <w:t>Berdasarkan model CRI di atas, dapat dilihat hasil masing-masing persentase responden ditiap tahapan respon memiliki nilai diatas 50%. Adapun tahapan responnya yaitu:</w:t>
      </w:r>
    </w:p>
    <w:p w14:paraId="1B07F7B8" w14:textId="77777777" w:rsidR="006010B5" w:rsidRPr="00577CE0" w:rsidRDefault="006010B5" w:rsidP="006010B5">
      <w:pPr>
        <w:pStyle w:val="ListParagraph"/>
        <w:numPr>
          <w:ilvl w:val="0"/>
          <w:numId w:val="23"/>
        </w:numPr>
        <w:ind w:left="284" w:hanging="284"/>
        <w:jc w:val="both"/>
        <w:rPr>
          <w:sz w:val="22"/>
          <w:szCs w:val="22"/>
        </w:rPr>
      </w:pPr>
      <w:r w:rsidRPr="00577CE0">
        <w:rPr>
          <w:sz w:val="22"/>
          <w:szCs w:val="22"/>
        </w:rPr>
        <w:t xml:space="preserve">Tahapan </w:t>
      </w:r>
      <w:r w:rsidRPr="00577CE0">
        <w:rPr>
          <w:i/>
          <w:sz w:val="22"/>
          <w:szCs w:val="22"/>
        </w:rPr>
        <w:t>Awareness</w:t>
      </w:r>
    </w:p>
    <w:p w14:paraId="1BB70AEA" w14:textId="77777777" w:rsidR="006010B5" w:rsidRPr="00577CE0" w:rsidRDefault="005D4174" w:rsidP="005D4174">
      <w:pPr>
        <w:pStyle w:val="ListParagraph"/>
        <w:ind w:left="0" w:firstLine="426"/>
        <w:jc w:val="both"/>
        <w:rPr>
          <w:i/>
          <w:sz w:val="22"/>
          <w:szCs w:val="22"/>
        </w:rPr>
      </w:pPr>
      <w:r w:rsidRPr="00577CE0">
        <w:rPr>
          <w:sz w:val="22"/>
          <w:szCs w:val="22"/>
        </w:rPr>
        <w:t xml:space="preserve">Tahapan ini merupakan tahapan pertama konsumen dalam memutuskan pembelian produk yaitu tahapan </w:t>
      </w:r>
      <w:r w:rsidRPr="00577CE0">
        <w:rPr>
          <w:i/>
          <w:sz w:val="22"/>
          <w:szCs w:val="22"/>
        </w:rPr>
        <w:t>awareness</w:t>
      </w:r>
      <w:r w:rsidRPr="00577CE0">
        <w:rPr>
          <w:sz w:val="22"/>
          <w:szCs w:val="22"/>
        </w:rPr>
        <w:t xml:space="preserve"> yang memiliki hasil sebesar 99% menyatakan sadar dengan adanya </w:t>
      </w:r>
      <w:r w:rsidRPr="00577CE0">
        <w:rPr>
          <w:i/>
          <w:sz w:val="22"/>
          <w:szCs w:val="22"/>
        </w:rPr>
        <w:t xml:space="preserve">Instagram </w:t>
      </w:r>
      <w:r w:rsidRPr="00577CE0">
        <w:rPr>
          <w:sz w:val="22"/>
          <w:szCs w:val="22"/>
        </w:rPr>
        <w:t xml:space="preserve">@abangsayurorganik dan sebesar 1% menyatakan tidak sadar dengan adanya </w:t>
      </w:r>
      <w:r w:rsidRPr="00577CE0">
        <w:rPr>
          <w:i/>
          <w:sz w:val="22"/>
          <w:szCs w:val="22"/>
        </w:rPr>
        <w:t xml:space="preserve">Instagram </w:t>
      </w:r>
      <w:r w:rsidRPr="00577CE0">
        <w:rPr>
          <w:sz w:val="22"/>
          <w:szCs w:val="22"/>
        </w:rPr>
        <w:t>@abangsayurorganik</w:t>
      </w:r>
      <w:r w:rsidR="006010B5" w:rsidRPr="00577CE0">
        <w:rPr>
          <w:sz w:val="22"/>
          <w:szCs w:val="22"/>
        </w:rPr>
        <w:t>. Hasil penelitian yaitu terdapat responden yang tidak mengenal dan mengetahui akun @abangsayurorganik terkait apakah Abang Sayur Organik itu sebuah akun pribadi atau akun usaha, tetapi responden mem</w:t>
      </w:r>
      <w:r w:rsidR="006010B5" w:rsidRPr="00577CE0">
        <w:rPr>
          <w:i/>
          <w:sz w:val="22"/>
          <w:szCs w:val="22"/>
        </w:rPr>
        <w:t>follow</w:t>
      </w:r>
      <w:r w:rsidR="006010B5" w:rsidRPr="00577CE0">
        <w:rPr>
          <w:sz w:val="22"/>
          <w:szCs w:val="22"/>
        </w:rPr>
        <w:t xml:space="preserve"> akun Abang Sayur Organik di </w:t>
      </w:r>
      <w:r w:rsidR="006010B5" w:rsidRPr="00577CE0">
        <w:rPr>
          <w:i/>
          <w:sz w:val="22"/>
          <w:szCs w:val="22"/>
        </w:rPr>
        <w:t>Instagram.</w:t>
      </w:r>
    </w:p>
    <w:p w14:paraId="582A67E8" w14:textId="77777777" w:rsidR="006010B5" w:rsidRPr="00577CE0" w:rsidRDefault="006010B5" w:rsidP="006010B5">
      <w:pPr>
        <w:pStyle w:val="ListParagraph"/>
        <w:numPr>
          <w:ilvl w:val="0"/>
          <w:numId w:val="23"/>
        </w:numPr>
        <w:ind w:left="284" w:hanging="284"/>
        <w:jc w:val="both"/>
        <w:rPr>
          <w:sz w:val="22"/>
          <w:szCs w:val="22"/>
        </w:rPr>
      </w:pPr>
      <w:r w:rsidRPr="00577CE0">
        <w:rPr>
          <w:sz w:val="22"/>
          <w:szCs w:val="22"/>
        </w:rPr>
        <w:t xml:space="preserve">Tahapan </w:t>
      </w:r>
      <w:r w:rsidRPr="00577CE0">
        <w:rPr>
          <w:i/>
          <w:sz w:val="22"/>
          <w:szCs w:val="22"/>
        </w:rPr>
        <w:t>Comprehend</w:t>
      </w:r>
    </w:p>
    <w:p w14:paraId="6DE11242" w14:textId="77777777" w:rsidR="006010B5" w:rsidRPr="00577CE0" w:rsidRDefault="005D4174" w:rsidP="006010B5">
      <w:pPr>
        <w:pStyle w:val="ListParagraph"/>
        <w:ind w:left="0" w:firstLine="567"/>
        <w:jc w:val="both"/>
        <w:rPr>
          <w:sz w:val="22"/>
          <w:szCs w:val="22"/>
        </w:rPr>
      </w:pPr>
      <w:r w:rsidRPr="00577CE0">
        <w:rPr>
          <w:sz w:val="22"/>
          <w:szCs w:val="22"/>
        </w:rPr>
        <w:t>Tahapan ini merupakan tahapan kedua konsumen dalam memutuskan pembelian produk setelah mengetahui akun Instagram @abangsayurorganik. Tahapan ini memiliki hasil sebesar 99% menyatakan mengerti pesan yang disampaikan di Instagram @abangsayurorganik melalui foto maupun video yang diunggah dan sebesar 1% menyatakan tidak mengerti pesan yang disampaikan di Instagram @abangsayurorganik melalui foto maupun video. Hasil penelitian terdapat responden yang tidak mengerti maksud dari pesan foto maupun video yang di unggah Abang Sayur Organik di Instagram dikarenakan postingan foto maupun video yang diunggah oleh @abangsayurorganik tidak muncul di beranda akun responden sehingga tidak dapat mengerti apa pesan yang disampaikan</w:t>
      </w:r>
      <w:r w:rsidR="006010B5" w:rsidRPr="00577CE0">
        <w:rPr>
          <w:sz w:val="22"/>
          <w:szCs w:val="22"/>
        </w:rPr>
        <w:t xml:space="preserve">. </w:t>
      </w:r>
    </w:p>
    <w:p w14:paraId="6E866C27" w14:textId="77777777" w:rsidR="006010B5" w:rsidRPr="00577CE0" w:rsidRDefault="006010B5" w:rsidP="006010B5">
      <w:pPr>
        <w:pStyle w:val="ListParagraph"/>
        <w:numPr>
          <w:ilvl w:val="0"/>
          <w:numId w:val="23"/>
        </w:numPr>
        <w:ind w:left="284" w:hanging="284"/>
        <w:jc w:val="both"/>
        <w:rPr>
          <w:i/>
          <w:sz w:val="22"/>
          <w:szCs w:val="22"/>
        </w:rPr>
      </w:pPr>
      <w:r w:rsidRPr="00577CE0">
        <w:rPr>
          <w:i/>
          <w:sz w:val="22"/>
          <w:szCs w:val="22"/>
        </w:rPr>
        <w:t xml:space="preserve"> </w:t>
      </w:r>
      <w:r w:rsidRPr="00577CE0">
        <w:rPr>
          <w:sz w:val="22"/>
          <w:szCs w:val="22"/>
        </w:rPr>
        <w:t xml:space="preserve">Tahapan </w:t>
      </w:r>
      <w:r w:rsidRPr="00577CE0">
        <w:rPr>
          <w:i/>
          <w:sz w:val="22"/>
          <w:szCs w:val="22"/>
        </w:rPr>
        <w:t>Interest</w:t>
      </w:r>
    </w:p>
    <w:p w14:paraId="35F00FE0" w14:textId="77777777" w:rsidR="006010B5" w:rsidRPr="00577CE0" w:rsidRDefault="005D4174" w:rsidP="006010B5">
      <w:pPr>
        <w:pStyle w:val="ListParagraph"/>
        <w:ind w:left="0" w:firstLine="567"/>
        <w:jc w:val="both"/>
        <w:rPr>
          <w:sz w:val="22"/>
          <w:szCs w:val="22"/>
        </w:rPr>
      </w:pPr>
      <w:r w:rsidRPr="00577CE0">
        <w:rPr>
          <w:sz w:val="22"/>
          <w:szCs w:val="22"/>
        </w:rPr>
        <w:t xml:space="preserve">Tahapan ini merupakan tahapan ketiga konsumen dalam memutuskan pembelian produk setelah mengerti pesan yang disampaikan di </w:t>
      </w:r>
      <w:r w:rsidRPr="00577CE0">
        <w:rPr>
          <w:i/>
          <w:sz w:val="22"/>
          <w:szCs w:val="22"/>
        </w:rPr>
        <w:t xml:space="preserve">Instagram </w:t>
      </w:r>
      <w:r w:rsidRPr="00577CE0">
        <w:rPr>
          <w:sz w:val="22"/>
          <w:szCs w:val="22"/>
        </w:rPr>
        <w:t xml:space="preserve">@abangsayurorganik. Tahapan ini memiliki hasil sebesar 98% menyatakan aktivitas </w:t>
      </w:r>
      <w:r w:rsidRPr="00577CE0">
        <w:rPr>
          <w:i/>
          <w:sz w:val="22"/>
          <w:szCs w:val="22"/>
        </w:rPr>
        <w:t xml:space="preserve">Instagram </w:t>
      </w:r>
      <w:r w:rsidRPr="00577CE0">
        <w:rPr>
          <w:sz w:val="22"/>
          <w:szCs w:val="22"/>
        </w:rPr>
        <w:t xml:space="preserve">@abangsayurorganik bagus sehingga membuat responden tertarik pada produk Abang Sayur Organik dan sebesar  2% menyatakan aktivitas </w:t>
      </w:r>
      <w:r w:rsidRPr="00577CE0">
        <w:rPr>
          <w:i/>
          <w:sz w:val="22"/>
          <w:szCs w:val="22"/>
        </w:rPr>
        <w:t xml:space="preserve">Instagram </w:t>
      </w:r>
      <w:r w:rsidRPr="00577CE0">
        <w:rPr>
          <w:sz w:val="22"/>
          <w:szCs w:val="22"/>
        </w:rPr>
        <w:t>@abangsayurorganik tidak bagus sehingga membuat responden tidak tertarik pada produk Abang Sayur Organik. Hasil penelitian terdapat responden yang tidak tertarik produk Abang Sayur Organik dikarenakan Abang Sayur Organik jarang mengadakan promo</w:t>
      </w:r>
      <w:r w:rsidR="006010B5" w:rsidRPr="00577CE0">
        <w:rPr>
          <w:sz w:val="22"/>
          <w:szCs w:val="22"/>
        </w:rPr>
        <w:t>.</w:t>
      </w:r>
    </w:p>
    <w:p w14:paraId="559DDA04" w14:textId="77777777" w:rsidR="006010B5" w:rsidRPr="00577CE0" w:rsidRDefault="006010B5" w:rsidP="006010B5">
      <w:pPr>
        <w:pStyle w:val="ListParagraph"/>
        <w:numPr>
          <w:ilvl w:val="0"/>
          <w:numId w:val="23"/>
        </w:numPr>
        <w:ind w:left="284" w:hanging="284"/>
        <w:jc w:val="both"/>
        <w:rPr>
          <w:sz w:val="22"/>
          <w:szCs w:val="22"/>
        </w:rPr>
      </w:pPr>
      <w:r w:rsidRPr="00577CE0">
        <w:rPr>
          <w:sz w:val="22"/>
          <w:szCs w:val="22"/>
        </w:rPr>
        <w:t xml:space="preserve">Tahapan </w:t>
      </w:r>
      <w:r w:rsidRPr="00577CE0">
        <w:rPr>
          <w:i/>
          <w:sz w:val="22"/>
          <w:szCs w:val="22"/>
        </w:rPr>
        <w:t>Intentions</w:t>
      </w:r>
    </w:p>
    <w:p w14:paraId="23C1BCE6" w14:textId="77777777" w:rsidR="006010B5" w:rsidRPr="00577CE0" w:rsidRDefault="005D4174" w:rsidP="006010B5">
      <w:pPr>
        <w:pStyle w:val="ListParagraph"/>
        <w:ind w:left="0" w:firstLine="567"/>
        <w:jc w:val="both"/>
        <w:rPr>
          <w:sz w:val="22"/>
          <w:szCs w:val="22"/>
        </w:rPr>
      </w:pPr>
      <w:r w:rsidRPr="00577CE0">
        <w:rPr>
          <w:sz w:val="22"/>
          <w:szCs w:val="22"/>
        </w:rPr>
        <w:t xml:space="preserve">Tahapan ini merupakan tahapan keempat konsumen dalam memutuskan pembelian produk setelah tertarik pada produk Abang Sayur Organik. Tahapan ini memiliki hasil sebesar 93% menyatakan berniat untuk membeli produk Abang Sayur Organik dan sebesar 7% menyatakan tidak berniat untuk membeli produk Abang Sayur Organik. Hasil penelitian terdapat responden yang tidak berniat untuk membeli produk Abang Sayur Organik dikarenakan responden belum terlalu membutuhkan sayuran organik, masih membeli sayuran di dekat rumah dan di tukang sayur langganan yang berkeliling. Responden yang berniat untuk membeli produk Abang Sayur Organik, sebagian besar dikarenakan produk yang dijual </w:t>
      </w:r>
      <w:r w:rsidRPr="00577CE0">
        <w:rPr>
          <w:i/>
          <w:sz w:val="22"/>
          <w:szCs w:val="22"/>
        </w:rPr>
        <w:t>fresh</w:t>
      </w:r>
      <w:r w:rsidRPr="00577CE0">
        <w:rPr>
          <w:sz w:val="22"/>
          <w:szCs w:val="22"/>
        </w:rPr>
        <w:t xml:space="preserve"> karena produk baru dipanen, rasa penasaran akan produk organik, harga yang masih terjangkau jika dibandingkan dengan harga </w:t>
      </w:r>
      <w:r w:rsidRPr="00577CE0">
        <w:rPr>
          <w:i/>
          <w:sz w:val="22"/>
          <w:szCs w:val="22"/>
        </w:rPr>
        <w:t>surpermarket</w:t>
      </w:r>
      <w:r w:rsidRPr="00577CE0">
        <w:rPr>
          <w:sz w:val="22"/>
          <w:szCs w:val="22"/>
        </w:rPr>
        <w:t xml:space="preserve">, admin yang </w:t>
      </w:r>
      <w:r w:rsidRPr="00577CE0">
        <w:rPr>
          <w:i/>
          <w:sz w:val="22"/>
          <w:szCs w:val="22"/>
        </w:rPr>
        <w:t>fast respon</w:t>
      </w:r>
      <w:r w:rsidRPr="00577CE0">
        <w:rPr>
          <w:sz w:val="22"/>
          <w:szCs w:val="22"/>
        </w:rPr>
        <w:t>, produk yang di antar ke konsumen, dan produk yang dijual lebih sehat karena organik</w:t>
      </w:r>
      <w:r w:rsidR="006010B5" w:rsidRPr="00577CE0">
        <w:rPr>
          <w:sz w:val="22"/>
          <w:szCs w:val="22"/>
        </w:rPr>
        <w:t xml:space="preserve">. </w:t>
      </w:r>
    </w:p>
    <w:p w14:paraId="5A78772E" w14:textId="77777777" w:rsidR="006010B5" w:rsidRPr="00577CE0" w:rsidRDefault="006010B5" w:rsidP="006010B5">
      <w:pPr>
        <w:pStyle w:val="ListParagraph"/>
        <w:numPr>
          <w:ilvl w:val="0"/>
          <w:numId w:val="23"/>
        </w:numPr>
        <w:ind w:left="284" w:hanging="284"/>
        <w:jc w:val="both"/>
        <w:rPr>
          <w:sz w:val="22"/>
          <w:szCs w:val="22"/>
        </w:rPr>
      </w:pPr>
      <w:r w:rsidRPr="00577CE0">
        <w:rPr>
          <w:sz w:val="22"/>
          <w:szCs w:val="22"/>
        </w:rPr>
        <w:t xml:space="preserve">Tahapan </w:t>
      </w:r>
      <w:r w:rsidRPr="00577CE0">
        <w:rPr>
          <w:i/>
          <w:sz w:val="22"/>
          <w:szCs w:val="22"/>
        </w:rPr>
        <w:t>Action</w:t>
      </w:r>
    </w:p>
    <w:p w14:paraId="5A80FF51" w14:textId="77777777" w:rsidR="006010B5" w:rsidRPr="00577CE0" w:rsidRDefault="005D4174" w:rsidP="006010B5">
      <w:pPr>
        <w:pStyle w:val="ListParagraph"/>
        <w:ind w:left="0" w:firstLine="567"/>
        <w:jc w:val="both"/>
        <w:rPr>
          <w:sz w:val="22"/>
          <w:szCs w:val="22"/>
        </w:rPr>
      </w:pPr>
      <w:r w:rsidRPr="00577CE0">
        <w:rPr>
          <w:sz w:val="22"/>
          <w:szCs w:val="22"/>
        </w:rPr>
        <w:t>Tahapan ini merupakan tahapan terakhir setelah berniat untuk membeli produk Abang Sayur Organik yaitu kegiatan pembelian produk. Tahapan ini memiliki hasil sebesar 65% menyatakan pernah membeli dan akan membeli produk Abang Sayur Organik dalam waktu dekat dan sebanyak 35% menyatakan tidak pernah membeli dan tidak akan membeli produk Abang Sayur Organik dalam waktu dekat. Hal tersebut dikarenakan beberapa responden terkendala dengan tempat tinggal yang berada di luar Malang sehingga apabila dikirim dengan kurir seperti JNE/JNT memiliki resiko yang tinggi  yaitu sayuran akan layu dan harga kirim yang mahal, beberapa responden yang berada di Malang belum ada waktu untuk membeli dan memiliki rencana untuk membeli di waktu mendatang. Responden yang melakukan pembelian produk Abang Sayur Organik telah melakukan pembelian lebih dari sekali dan ada beberapa responden yang rutin membeli produk Abang Sayur Organik seminggu sekali</w:t>
      </w:r>
      <w:r w:rsidR="006010B5" w:rsidRPr="00577CE0">
        <w:rPr>
          <w:sz w:val="22"/>
          <w:szCs w:val="22"/>
        </w:rPr>
        <w:t>.</w:t>
      </w:r>
    </w:p>
    <w:p w14:paraId="21CFBDF0" w14:textId="77777777" w:rsidR="006010B5" w:rsidRPr="00577CE0" w:rsidRDefault="00CC7B27" w:rsidP="006010B5">
      <w:pPr>
        <w:pStyle w:val="ListParagraph"/>
        <w:ind w:left="0" w:firstLine="567"/>
        <w:jc w:val="both"/>
        <w:rPr>
          <w:i/>
          <w:sz w:val="22"/>
          <w:szCs w:val="22"/>
        </w:rPr>
      </w:pPr>
      <w:r w:rsidRPr="00577CE0">
        <w:rPr>
          <w:sz w:val="22"/>
          <w:szCs w:val="22"/>
        </w:rPr>
        <w:t xml:space="preserve">Hasil persentase tiap tahapan tersebut kemudian diproses dengan rumus perhitungan CRI yang menghasilkan nilai hirarki </w:t>
      </w:r>
      <w:r w:rsidRPr="00577CE0">
        <w:rPr>
          <w:i/>
          <w:sz w:val="22"/>
          <w:szCs w:val="22"/>
        </w:rPr>
        <w:t xml:space="preserve">unaware </w:t>
      </w:r>
      <w:r w:rsidRPr="00577CE0">
        <w:rPr>
          <w:sz w:val="22"/>
          <w:szCs w:val="22"/>
        </w:rPr>
        <w:t xml:space="preserve">sebesar 1%, </w:t>
      </w:r>
      <w:r w:rsidRPr="00577CE0">
        <w:rPr>
          <w:i/>
          <w:sz w:val="22"/>
          <w:szCs w:val="22"/>
        </w:rPr>
        <w:t xml:space="preserve">no comprehend </w:t>
      </w:r>
      <w:r w:rsidRPr="00577CE0">
        <w:rPr>
          <w:sz w:val="22"/>
          <w:szCs w:val="22"/>
        </w:rPr>
        <w:t xml:space="preserve">sebesar 1%, </w:t>
      </w:r>
      <w:r w:rsidRPr="00577CE0">
        <w:rPr>
          <w:i/>
          <w:sz w:val="22"/>
          <w:szCs w:val="22"/>
        </w:rPr>
        <w:t>no interest</w:t>
      </w:r>
      <w:r w:rsidRPr="00577CE0">
        <w:rPr>
          <w:sz w:val="22"/>
          <w:szCs w:val="22"/>
        </w:rPr>
        <w:t xml:space="preserve"> sebesar 2%, </w:t>
      </w:r>
      <w:r w:rsidRPr="00577CE0">
        <w:rPr>
          <w:i/>
          <w:sz w:val="22"/>
          <w:szCs w:val="22"/>
        </w:rPr>
        <w:t xml:space="preserve">no intentions </w:t>
      </w:r>
      <w:r w:rsidRPr="00577CE0">
        <w:rPr>
          <w:sz w:val="22"/>
          <w:szCs w:val="22"/>
        </w:rPr>
        <w:t xml:space="preserve">sebesar 7%, dan </w:t>
      </w:r>
      <w:r w:rsidRPr="00577CE0">
        <w:rPr>
          <w:i/>
          <w:sz w:val="22"/>
          <w:szCs w:val="22"/>
        </w:rPr>
        <w:t xml:space="preserve">no action </w:t>
      </w:r>
      <w:r w:rsidRPr="00577CE0">
        <w:rPr>
          <w:sz w:val="22"/>
          <w:szCs w:val="22"/>
        </w:rPr>
        <w:t xml:space="preserve">sebesar 31%, dan </w:t>
      </w:r>
      <w:r w:rsidRPr="00577CE0">
        <w:rPr>
          <w:i/>
          <w:sz w:val="22"/>
          <w:szCs w:val="22"/>
        </w:rPr>
        <w:t>action</w:t>
      </w:r>
      <w:r w:rsidRPr="00577CE0">
        <w:rPr>
          <w:sz w:val="22"/>
          <w:szCs w:val="22"/>
        </w:rPr>
        <w:t xml:space="preserve"> sebesar 58% yang berarti komunikasi pemasaran yang dilakukan oleh Abang Sayur Organik dapat dikatakan efektif karena nilai hirarki </w:t>
      </w:r>
      <w:r w:rsidRPr="00577CE0">
        <w:rPr>
          <w:i/>
          <w:sz w:val="22"/>
          <w:szCs w:val="22"/>
        </w:rPr>
        <w:t>action</w:t>
      </w:r>
      <w:r w:rsidRPr="00577CE0">
        <w:rPr>
          <w:sz w:val="22"/>
          <w:szCs w:val="22"/>
        </w:rPr>
        <w:t xml:space="preserve"> melebihi </w:t>
      </w:r>
      <w:r w:rsidRPr="00577CE0">
        <w:rPr>
          <w:i/>
          <w:sz w:val="22"/>
          <w:szCs w:val="22"/>
        </w:rPr>
        <w:t xml:space="preserve">unaware, no interest, no intentions, </w:t>
      </w:r>
      <w:r w:rsidRPr="00577CE0">
        <w:rPr>
          <w:sz w:val="22"/>
          <w:szCs w:val="22"/>
        </w:rPr>
        <w:t xml:space="preserve">dan </w:t>
      </w:r>
      <w:r w:rsidRPr="00577CE0">
        <w:rPr>
          <w:i/>
          <w:sz w:val="22"/>
          <w:szCs w:val="22"/>
        </w:rPr>
        <w:t>no action</w:t>
      </w:r>
      <w:r w:rsidRPr="00577CE0">
        <w:rPr>
          <w:sz w:val="22"/>
          <w:szCs w:val="22"/>
        </w:rPr>
        <w:t xml:space="preserve">. Hal tersebut didukung oleh Durianto (2003), menyatakan bahwa komunikasi pemasaran dapat dikatakan efektif apabila hasil hirarki CRI pada tahap </w:t>
      </w:r>
      <w:r w:rsidRPr="00577CE0">
        <w:rPr>
          <w:i/>
          <w:sz w:val="22"/>
          <w:szCs w:val="22"/>
        </w:rPr>
        <w:t>action</w:t>
      </w:r>
      <w:r w:rsidRPr="00577CE0">
        <w:rPr>
          <w:sz w:val="22"/>
          <w:szCs w:val="22"/>
        </w:rPr>
        <w:t xml:space="preserve"> melebihi nilai </w:t>
      </w:r>
      <w:r w:rsidRPr="00577CE0">
        <w:rPr>
          <w:i/>
          <w:sz w:val="22"/>
          <w:szCs w:val="22"/>
        </w:rPr>
        <w:t xml:space="preserve">awareness, no comprehend, no interest, no intention, </w:t>
      </w:r>
      <w:r w:rsidRPr="00577CE0">
        <w:rPr>
          <w:sz w:val="22"/>
          <w:szCs w:val="22"/>
        </w:rPr>
        <w:t>dan</w:t>
      </w:r>
      <w:r w:rsidRPr="00577CE0">
        <w:rPr>
          <w:i/>
          <w:sz w:val="22"/>
          <w:szCs w:val="22"/>
        </w:rPr>
        <w:t xml:space="preserve"> no action</w:t>
      </w:r>
      <w:r w:rsidR="006010B5" w:rsidRPr="00577CE0">
        <w:rPr>
          <w:i/>
          <w:sz w:val="22"/>
          <w:szCs w:val="22"/>
        </w:rPr>
        <w:t xml:space="preserve">. </w:t>
      </w:r>
    </w:p>
    <w:p w14:paraId="39B66F2A" w14:textId="77777777" w:rsidR="00C950E1" w:rsidRPr="00577CE0" w:rsidRDefault="00C950E1" w:rsidP="00C950E1">
      <w:pPr>
        <w:jc w:val="both"/>
        <w:rPr>
          <w:b/>
          <w:sz w:val="22"/>
          <w:szCs w:val="22"/>
        </w:rPr>
      </w:pPr>
    </w:p>
    <w:p w14:paraId="26D362F8" w14:textId="77777777" w:rsidR="00C950E1" w:rsidRPr="00C950E1" w:rsidRDefault="00AB5797" w:rsidP="00C950E1">
      <w:pPr>
        <w:jc w:val="center"/>
        <w:rPr>
          <w:b/>
          <w:sz w:val="22"/>
          <w:szCs w:val="22"/>
        </w:rPr>
      </w:pPr>
      <w:r>
        <w:rPr>
          <w:b/>
          <w:sz w:val="22"/>
          <w:szCs w:val="22"/>
        </w:rPr>
        <w:t>KESIMPULAN</w:t>
      </w:r>
      <w:r w:rsidR="000E10D6">
        <w:rPr>
          <w:b/>
          <w:sz w:val="22"/>
          <w:szCs w:val="22"/>
        </w:rPr>
        <w:t xml:space="preserve"> DAN SARAN</w:t>
      </w:r>
    </w:p>
    <w:p w14:paraId="16888D3A" w14:textId="77777777" w:rsidR="00C950E1" w:rsidRPr="00C950E1" w:rsidRDefault="00C950E1" w:rsidP="00C950E1">
      <w:pPr>
        <w:jc w:val="center"/>
        <w:rPr>
          <w:b/>
          <w:sz w:val="22"/>
          <w:szCs w:val="22"/>
        </w:rPr>
      </w:pPr>
    </w:p>
    <w:p w14:paraId="0F9EA857" w14:textId="77777777" w:rsidR="001877BD" w:rsidRPr="001877BD" w:rsidRDefault="001877BD" w:rsidP="001877BD">
      <w:pPr>
        <w:spacing w:after="60"/>
        <w:ind w:left="720" w:hanging="720"/>
        <w:jc w:val="both"/>
        <w:rPr>
          <w:b/>
          <w:sz w:val="22"/>
          <w:szCs w:val="22"/>
          <w:lang w:eastAsia="id-ID"/>
        </w:rPr>
      </w:pPr>
      <w:r w:rsidRPr="001877BD">
        <w:rPr>
          <w:b/>
          <w:sz w:val="22"/>
          <w:szCs w:val="22"/>
          <w:lang w:eastAsia="id-ID"/>
        </w:rPr>
        <w:t>Kesimpulan</w:t>
      </w:r>
    </w:p>
    <w:p w14:paraId="54ACC2E8" w14:textId="77777777" w:rsidR="00CC7B27" w:rsidRPr="00577CE0" w:rsidRDefault="006010B5" w:rsidP="00577CE0">
      <w:pPr>
        <w:ind w:firstLine="426"/>
        <w:contextualSpacing/>
        <w:jc w:val="both"/>
        <w:rPr>
          <w:sz w:val="22"/>
        </w:rPr>
      </w:pPr>
      <w:r w:rsidRPr="00577CE0">
        <w:rPr>
          <w:sz w:val="22"/>
        </w:rPr>
        <w:t>Pemasaran yang dilakukan Abang Sayur Organik berdasarkan 4 Cs yaitu Context; unggahaan dengan berbagai konten seperti board panen, foto produk, promo, manfaat produk dan kegiatan budidaya. Unggahan disertai caption dengan penggunaan bahasa yang jelas dan mudah dipahami dan penggunaan beberapa tagar. Communication; komunikasi dilakukan secara personal (direct message dan kontak admin) dan impersonal (kolom komentar dan group chatting). Collaboration; merepost instastories konsumen merupakan salah satu kerjasama yang dilakukan Abang Sayur Organik dengan konsumen dalam meningkatkan kepercayaan calon konsumen. Connection; menjalin komunikasi yang baik, memberikan edukasi pertanian, dan memberikan reward kepada konsumen untuk menjaga dan mengembangkan hubungan yang sudah terjalin agar lebih kuat sehingga konsumen memiliki loyalitas terhadap produk Abang Sayur Organik.</w:t>
      </w:r>
      <w:r w:rsidR="00CC7B27" w:rsidRPr="00577CE0">
        <w:rPr>
          <w:sz w:val="22"/>
          <w:lang w:val="en-US"/>
        </w:rPr>
        <w:t xml:space="preserve"> </w:t>
      </w:r>
      <w:r w:rsidRPr="00577CE0">
        <w:rPr>
          <w:sz w:val="22"/>
        </w:rPr>
        <w:t xml:space="preserve">Efektivitas komunikasi pemasaran Abang Sayur Organik dilakukan dengan menggunakan metode Customer Response Index (CRI) dikatakan efektif karena nilai hirarki CRI pada tahap </w:t>
      </w:r>
      <w:r w:rsidRPr="00ED0595">
        <w:rPr>
          <w:i/>
          <w:sz w:val="22"/>
        </w:rPr>
        <w:t xml:space="preserve">action </w:t>
      </w:r>
      <w:r w:rsidRPr="00577CE0">
        <w:rPr>
          <w:sz w:val="22"/>
        </w:rPr>
        <w:t>melebihi</w:t>
      </w:r>
      <w:r w:rsidRPr="00ED0595">
        <w:rPr>
          <w:i/>
          <w:sz w:val="22"/>
        </w:rPr>
        <w:t xml:space="preserve"> unaware, no interest, no intentions, </w:t>
      </w:r>
      <w:r w:rsidRPr="00ED0595">
        <w:rPr>
          <w:sz w:val="22"/>
        </w:rPr>
        <w:t xml:space="preserve">dan </w:t>
      </w:r>
      <w:r w:rsidRPr="00ED0595">
        <w:rPr>
          <w:i/>
          <w:sz w:val="22"/>
        </w:rPr>
        <w:t>no action</w:t>
      </w:r>
      <w:r w:rsidRPr="00577CE0">
        <w:rPr>
          <w:sz w:val="22"/>
        </w:rPr>
        <w:t>.</w:t>
      </w:r>
      <w:r w:rsidR="001877BD" w:rsidRPr="00577CE0">
        <w:rPr>
          <w:sz w:val="20"/>
          <w:szCs w:val="22"/>
          <w:lang w:eastAsia="id-ID"/>
        </w:rPr>
        <w:t xml:space="preserve"> </w:t>
      </w:r>
    </w:p>
    <w:p w14:paraId="02BE2C0E" w14:textId="77777777" w:rsidR="001877BD" w:rsidRPr="001877BD" w:rsidRDefault="001877BD" w:rsidP="00DD7230">
      <w:pPr>
        <w:spacing w:before="120" w:after="60"/>
        <w:ind w:left="720" w:hanging="720"/>
        <w:jc w:val="both"/>
        <w:rPr>
          <w:b/>
          <w:sz w:val="22"/>
          <w:szCs w:val="22"/>
          <w:lang w:eastAsia="id-ID"/>
        </w:rPr>
      </w:pPr>
      <w:r w:rsidRPr="001877BD">
        <w:rPr>
          <w:b/>
          <w:sz w:val="22"/>
          <w:szCs w:val="22"/>
          <w:lang w:eastAsia="id-ID"/>
        </w:rPr>
        <w:t>Saran</w:t>
      </w:r>
    </w:p>
    <w:p w14:paraId="54ACCC88" w14:textId="77777777" w:rsidR="005921E4" w:rsidRPr="00577CE0" w:rsidRDefault="005921E4" w:rsidP="005921E4">
      <w:pPr>
        <w:pStyle w:val="ListParagraph"/>
        <w:numPr>
          <w:ilvl w:val="0"/>
          <w:numId w:val="24"/>
        </w:numPr>
        <w:ind w:left="284" w:hanging="284"/>
        <w:jc w:val="both"/>
        <w:rPr>
          <w:sz w:val="22"/>
        </w:rPr>
      </w:pPr>
      <w:r w:rsidRPr="00577CE0">
        <w:rPr>
          <w:sz w:val="22"/>
        </w:rPr>
        <w:t xml:space="preserve">Penataan </w:t>
      </w:r>
      <w:r w:rsidRPr="00577CE0">
        <w:rPr>
          <w:i/>
          <w:sz w:val="22"/>
        </w:rPr>
        <w:t>feed Instagram</w:t>
      </w:r>
      <w:r w:rsidRPr="00577CE0">
        <w:rPr>
          <w:sz w:val="22"/>
        </w:rPr>
        <w:t xml:space="preserve"> dibuat sesuai dengan kontennya agar terlihat lebih rapi. Misalnya konten </w:t>
      </w:r>
      <w:r w:rsidRPr="00577CE0">
        <w:rPr>
          <w:i/>
          <w:sz w:val="22"/>
        </w:rPr>
        <w:t xml:space="preserve">board </w:t>
      </w:r>
      <w:r w:rsidRPr="00577CE0">
        <w:rPr>
          <w:sz w:val="22"/>
        </w:rPr>
        <w:t xml:space="preserve">panen, promosi, dan edukasi pertanian dapat dipisah sehingga penataannya dapat terlihat lebih menarik. Selain itu membuat jadwal unggahan konten-konten tersebut agar Abang Sayur Organik lebih aktif di media sosial yang nantinya unggahan tersebut akan sering muncul di beranda </w:t>
      </w:r>
      <w:r w:rsidRPr="00577CE0">
        <w:rPr>
          <w:i/>
          <w:sz w:val="22"/>
        </w:rPr>
        <w:t>followers</w:t>
      </w:r>
      <w:r w:rsidRPr="00577CE0">
        <w:rPr>
          <w:sz w:val="22"/>
        </w:rPr>
        <w:t xml:space="preserve"> maupun di </w:t>
      </w:r>
      <w:r w:rsidRPr="00577CE0">
        <w:rPr>
          <w:i/>
          <w:sz w:val="22"/>
        </w:rPr>
        <w:t>explore Instagram</w:t>
      </w:r>
      <w:r w:rsidRPr="00577CE0">
        <w:rPr>
          <w:sz w:val="22"/>
        </w:rPr>
        <w:t>.</w:t>
      </w:r>
    </w:p>
    <w:p w14:paraId="042F6723" w14:textId="77777777" w:rsidR="005921E4" w:rsidRPr="00577CE0" w:rsidRDefault="005921E4" w:rsidP="005921E4">
      <w:pPr>
        <w:pStyle w:val="ListParagraph"/>
        <w:numPr>
          <w:ilvl w:val="0"/>
          <w:numId w:val="24"/>
        </w:numPr>
        <w:ind w:left="284" w:hanging="284"/>
        <w:jc w:val="both"/>
        <w:rPr>
          <w:sz w:val="22"/>
        </w:rPr>
      </w:pPr>
      <w:r w:rsidRPr="00577CE0">
        <w:rPr>
          <w:sz w:val="22"/>
        </w:rPr>
        <w:t xml:space="preserve">Unggahan foto untuk </w:t>
      </w:r>
      <w:r w:rsidRPr="00577CE0">
        <w:rPr>
          <w:i/>
          <w:sz w:val="22"/>
        </w:rPr>
        <w:t>board</w:t>
      </w:r>
      <w:r w:rsidRPr="00577CE0">
        <w:rPr>
          <w:sz w:val="22"/>
        </w:rPr>
        <w:t xml:space="preserve"> panen dapat ditambahkan informasi harga setiap item produk dan memberikan informasi setiap harinya terkait </w:t>
      </w:r>
      <w:r w:rsidRPr="00577CE0">
        <w:rPr>
          <w:i/>
          <w:sz w:val="22"/>
        </w:rPr>
        <w:t>stock product</w:t>
      </w:r>
      <w:r w:rsidRPr="00577CE0">
        <w:rPr>
          <w:sz w:val="22"/>
        </w:rPr>
        <w:t xml:space="preserve"> melalui </w:t>
      </w:r>
      <w:r w:rsidRPr="00577CE0">
        <w:rPr>
          <w:i/>
          <w:sz w:val="22"/>
        </w:rPr>
        <w:t>instastories</w:t>
      </w:r>
      <w:r w:rsidRPr="00577CE0">
        <w:rPr>
          <w:sz w:val="22"/>
        </w:rPr>
        <w:t xml:space="preserve">. Hal tersebut akan lebih efesien tanpa harus bertanya kepada admin sehingga akan mempermudah konsumen dalam memutuskan pembelian produk. </w:t>
      </w:r>
    </w:p>
    <w:p w14:paraId="29945925" w14:textId="77777777" w:rsidR="005921E4" w:rsidRPr="00577CE0" w:rsidRDefault="005921E4" w:rsidP="005921E4">
      <w:pPr>
        <w:pStyle w:val="ListParagraph"/>
        <w:numPr>
          <w:ilvl w:val="0"/>
          <w:numId w:val="24"/>
        </w:numPr>
        <w:ind w:left="284" w:hanging="284"/>
        <w:jc w:val="both"/>
        <w:rPr>
          <w:sz w:val="22"/>
        </w:rPr>
      </w:pPr>
      <w:r w:rsidRPr="00577CE0">
        <w:rPr>
          <w:sz w:val="22"/>
        </w:rPr>
        <w:t xml:space="preserve">Promosi yang dilakukan Abang Sayur Organik dapat ditambah dengan melakukan kerjasama kepada para </w:t>
      </w:r>
      <w:r w:rsidRPr="00577CE0">
        <w:rPr>
          <w:bCs/>
          <w:i/>
          <w:sz w:val="22"/>
        </w:rPr>
        <w:t xml:space="preserve">influencer </w:t>
      </w:r>
      <w:r w:rsidRPr="00577CE0">
        <w:rPr>
          <w:bCs/>
          <w:sz w:val="22"/>
        </w:rPr>
        <w:t>Malang</w:t>
      </w:r>
      <w:r w:rsidRPr="00577CE0">
        <w:rPr>
          <w:sz w:val="22"/>
        </w:rPr>
        <w:t xml:space="preserve"> yang berguna untuk meningkatkan jumlah pembelian serta untuk memperkenalkan produk-produk organik ke masyarakat luas. Adanya penambahan konten terkait </w:t>
      </w:r>
      <w:r w:rsidRPr="00577CE0">
        <w:rPr>
          <w:i/>
          <w:sz w:val="22"/>
        </w:rPr>
        <w:t xml:space="preserve">healthy lifestyle </w:t>
      </w:r>
      <w:r w:rsidRPr="00577CE0">
        <w:rPr>
          <w:sz w:val="22"/>
        </w:rPr>
        <w:t xml:space="preserve">untuk mendukung edukasi pertanian yang dilakukan dan konten tersebut juga akan berkaitan dengan produk organik sehingga masyarakat akan lebih </w:t>
      </w:r>
      <w:r w:rsidRPr="00577CE0">
        <w:rPr>
          <w:i/>
          <w:sz w:val="22"/>
        </w:rPr>
        <w:t xml:space="preserve">awareness </w:t>
      </w:r>
      <w:r w:rsidRPr="00577CE0">
        <w:rPr>
          <w:sz w:val="22"/>
        </w:rPr>
        <w:t>dengan pola hidup sehat</w:t>
      </w:r>
    </w:p>
    <w:p w14:paraId="3B2CB975" w14:textId="77777777" w:rsidR="00071D78" w:rsidRPr="001877BD" w:rsidRDefault="00071D78" w:rsidP="005921E4">
      <w:pPr>
        <w:spacing w:after="60"/>
        <w:jc w:val="both"/>
        <w:rPr>
          <w:sz w:val="22"/>
          <w:szCs w:val="22"/>
          <w:lang w:eastAsia="id-ID"/>
        </w:rPr>
      </w:pPr>
    </w:p>
    <w:p w14:paraId="3DD38F40" w14:textId="77777777" w:rsidR="001877BD" w:rsidRPr="001877BD" w:rsidRDefault="001877BD" w:rsidP="001877BD">
      <w:pPr>
        <w:spacing w:after="60"/>
        <w:ind w:left="720" w:hanging="720"/>
        <w:jc w:val="center"/>
        <w:rPr>
          <w:b/>
          <w:sz w:val="22"/>
          <w:szCs w:val="22"/>
          <w:lang w:eastAsia="id-ID"/>
        </w:rPr>
      </w:pPr>
      <w:r w:rsidRPr="001877BD">
        <w:rPr>
          <w:b/>
          <w:sz w:val="22"/>
          <w:szCs w:val="22"/>
          <w:lang w:eastAsia="id-ID"/>
        </w:rPr>
        <w:t>DAFTAR PUSTAKA</w:t>
      </w:r>
    </w:p>
    <w:p w14:paraId="782B6A9B" w14:textId="77777777" w:rsidR="001877BD" w:rsidRPr="001877BD" w:rsidRDefault="001877BD" w:rsidP="001877BD">
      <w:pPr>
        <w:spacing w:after="60"/>
        <w:ind w:left="720" w:hanging="720"/>
        <w:jc w:val="both"/>
        <w:rPr>
          <w:sz w:val="22"/>
          <w:szCs w:val="22"/>
          <w:lang w:eastAsia="id-ID"/>
        </w:rPr>
      </w:pPr>
    </w:p>
    <w:p w14:paraId="34A5ACC7"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APJJI. 2019. </w:t>
      </w:r>
      <w:r w:rsidRPr="00577CE0">
        <w:rPr>
          <w:i/>
          <w:sz w:val="22"/>
        </w:rPr>
        <w:t>Responden Survei Nasional Penetrasi Pengguna Internet 2018</w:t>
      </w:r>
      <w:r w:rsidRPr="00577CE0">
        <w:rPr>
          <w:sz w:val="22"/>
        </w:rPr>
        <w:t xml:space="preserve">. Diakses pada tanggal 17 November 2019 dari https://apjii.or.id/survei2018s/.  </w:t>
      </w:r>
    </w:p>
    <w:p w14:paraId="52E21A7F" w14:textId="77777777" w:rsidR="005921E4" w:rsidRPr="00577CE0" w:rsidRDefault="005921E4" w:rsidP="005921E4">
      <w:pPr>
        <w:spacing w:after="120"/>
        <w:ind w:left="284" w:hanging="284"/>
        <w:jc w:val="both"/>
        <w:rPr>
          <w:sz w:val="22"/>
        </w:rPr>
      </w:pPr>
      <w:r w:rsidRPr="00577CE0">
        <w:rPr>
          <w:sz w:val="22"/>
        </w:rPr>
        <w:t xml:space="preserve">Dunn-Rankin, P., Gerald A. Knezek, Susan Wallace and Shuqiang Zhang. </w:t>
      </w:r>
      <w:r w:rsidRPr="00577CE0">
        <w:rPr>
          <w:i/>
          <w:sz w:val="22"/>
        </w:rPr>
        <w:t>Scaling Methods Second Edition</w:t>
      </w:r>
      <w:r w:rsidRPr="00577CE0">
        <w:rPr>
          <w:sz w:val="22"/>
        </w:rPr>
        <w:t>. New York: Psychology Press.</w:t>
      </w:r>
    </w:p>
    <w:p w14:paraId="471F4990"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Durianto, D., Sugiarto, Widjaja, A. W., Supratikno, H. 2003. I</w:t>
      </w:r>
      <w:r w:rsidRPr="00577CE0">
        <w:rPr>
          <w:i/>
          <w:sz w:val="22"/>
        </w:rPr>
        <w:t>nvasi Pasar dengan Iklan yang Efektif</w:t>
      </w:r>
      <w:r w:rsidRPr="00577CE0">
        <w:rPr>
          <w:sz w:val="22"/>
        </w:rPr>
        <w:t>. Jakarta: PT. Gramedia Pustaka Utama.</w:t>
      </w:r>
    </w:p>
    <w:p w14:paraId="1655E179"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Israel, Glenn D. 2012. Determining Sample Size 1. </w:t>
      </w:r>
      <w:r w:rsidRPr="00577CE0">
        <w:rPr>
          <w:i/>
          <w:iCs/>
          <w:sz w:val="22"/>
        </w:rPr>
        <w:t>IFAS Journal</w:t>
      </w:r>
      <w:r w:rsidRPr="00577CE0">
        <w:rPr>
          <w:sz w:val="22"/>
        </w:rPr>
        <w:t xml:space="preserve"> PEOD-6: 1–5.</w:t>
      </w:r>
    </w:p>
    <w:p w14:paraId="77B78F5C" w14:textId="77777777" w:rsidR="005921E4" w:rsidRPr="00577CE0" w:rsidRDefault="005921E4" w:rsidP="005921E4">
      <w:pPr>
        <w:widowControl w:val="0"/>
        <w:autoSpaceDE w:val="0"/>
        <w:autoSpaceDN w:val="0"/>
        <w:adjustRightInd w:val="0"/>
        <w:spacing w:after="120"/>
        <w:ind w:left="480" w:hanging="480"/>
        <w:jc w:val="both"/>
        <w:rPr>
          <w:sz w:val="22"/>
        </w:rPr>
      </w:pPr>
      <w:r w:rsidRPr="00577CE0">
        <w:rPr>
          <w:sz w:val="22"/>
        </w:rPr>
        <w:t xml:space="preserve">Listyawati, Indri Hastuti, and Relationship Marketing. 2013. Implementasi Relationship Marketing Sebagai Strategi. </w:t>
      </w:r>
      <w:r w:rsidRPr="00577CE0">
        <w:rPr>
          <w:i/>
          <w:iCs/>
          <w:sz w:val="22"/>
        </w:rPr>
        <w:t>Jurnal Jbma</w:t>
      </w:r>
      <w:r w:rsidRPr="00577CE0">
        <w:rPr>
          <w:sz w:val="22"/>
        </w:rPr>
        <w:t xml:space="preserve"> I(2): 25–32.</w:t>
      </w:r>
    </w:p>
    <w:p w14:paraId="5803A34C" w14:textId="77777777" w:rsidR="005921E4" w:rsidRPr="00577CE0" w:rsidRDefault="005921E4" w:rsidP="005921E4">
      <w:pPr>
        <w:spacing w:after="120"/>
        <w:ind w:left="284" w:hanging="284"/>
        <w:jc w:val="both"/>
        <w:rPr>
          <w:sz w:val="22"/>
        </w:rPr>
      </w:pPr>
      <w:r w:rsidRPr="00577CE0">
        <w:rPr>
          <w:sz w:val="22"/>
        </w:rPr>
        <w:t>Neolaka, Amos. 2014.</w:t>
      </w:r>
      <w:r w:rsidRPr="00577CE0">
        <w:rPr>
          <w:i/>
          <w:sz w:val="22"/>
        </w:rPr>
        <w:t xml:space="preserve"> Metode Penelitian dan Statistik</w:t>
      </w:r>
      <w:r w:rsidRPr="00577CE0">
        <w:rPr>
          <w:sz w:val="22"/>
        </w:rPr>
        <w:t>. Bandung: PT. Remaja Rosdakarya.</w:t>
      </w:r>
    </w:p>
    <w:p w14:paraId="1E9C8396" w14:textId="77777777" w:rsidR="005921E4" w:rsidRPr="00577CE0" w:rsidRDefault="005921E4" w:rsidP="00AA779F">
      <w:pPr>
        <w:widowControl w:val="0"/>
        <w:autoSpaceDE w:val="0"/>
        <w:autoSpaceDN w:val="0"/>
        <w:adjustRightInd w:val="0"/>
        <w:spacing w:after="120"/>
        <w:ind w:left="284" w:hanging="284"/>
        <w:jc w:val="both"/>
        <w:rPr>
          <w:sz w:val="22"/>
        </w:rPr>
      </w:pPr>
      <w:r w:rsidRPr="00577CE0">
        <w:rPr>
          <w:sz w:val="22"/>
        </w:rPr>
        <w:t xml:space="preserve">Paul M. Muchinsky. 2012. Analisis Prinsip Kerja Sama dalam Interaksi Jual-Beli Pedagang Di Pasar Tradisional Modern (Ptm) Kota Bengkulu. </w:t>
      </w:r>
      <w:r w:rsidRPr="00577CE0">
        <w:rPr>
          <w:i/>
          <w:sz w:val="22"/>
        </w:rPr>
        <w:t xml:space="preserve">Jurnal </w:t>
      </w:r>
      <w:r w:rsidRPr="00577CE0">
        <w:rPr>
          <w:i/>
          <w:iCs/>
          <w:sz w:val="22"/>
        </w:rPr>
        <w:t>Psychology Applied to Work: An Introduction to Industrial and Organizational Psychology, Tenth Edition Paul</w:t>
      </w:r>
      <w:r w:rsidRPr="00577CE0">
        <w:rPr>
          <w:sz w:val="22"/>
        </w:rPr>
        <w:t xml:space="preserve"> 53(9): 1689–99.</w:t>
      </w:r>
    </w:p>
    <w:p w14:paraId="7570D753"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Priyatno, Duwi. 2010. </w:t>
      </w:r>
      <w:r w:rsidRPr="00577CE0">
        <w:rPr>
          <w:i/>
          <w:sz w:val="22"/>
        </w:rPr>
        <w:t>Paham Analisa Statistik Data dengan SPSS</w:t>
      </w:r>
      <w:r w:rsidRPr="00577CE0">
        <w:rPr>
          <w:sz w:val="22"/>
        </w:rPr>
        <w:t>. Yogyakarta: Mediakom.</w:t>
      </w:r>
    </w:p>
    <w:p w14:paraId="05017016" w14:textId="77777777" w:rsidR="005921E4" w:rsidRPr="00577CE0" w:rsidRDefault="005921E4" w:rsidP="005921E4">
      <w:pPr>
        <w:spacing w:after="120"/>
        <w:ind w:left="284" w:hanging="284"/>
        <w:jc w:val="both"/>
        <w:rPr>
          <w:sz w:val="22"/>
        </w:rPr>
      </w:pPr>
      <w:r w:rsidRPr="00577CE0">
        <w:rPr>
          <w:sz w:val="22"/>
        </w:rPr>
        <w:t xml:space="preserve">Simamora, Bilson. 2004. </w:t>
      </w:r>
      <w:r w:rsidRPr="00577CE0">
        <w:rPr>
          <w:i/>
          <w:sz w:val="22"/>
        </w:rPr>
        <w:t>Panduan Riset Perilaku Konsumen</w:t>
      </w:r>
      <w:r w:rsidRPr="00577CE0">
        <w:rPr>
          <w:sz w:val="22"/>
        </w:rPr>
        <w:t>. Jakarta: PT. Gramedia Pustaka Utama.</w:t>
      </w:r>
    </w:p>
    <w:p w14:paraId="2335A2E2"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Singarimbun, Masri dan Sofian Effendi. 2018. </w:t>
      </w:r>
      <w:r w:rsidRPr="00577CE0">
        <w:rPr>
          <w:i/>
          <w:sz w:val="22"/>
        </w:rPr>
        <w:t>Metode Penelitian Survei</w:t>
      </w:r>
      <w:r w:rsidRPr="00577CE0">
        <w:rPr>
          <w:sz w:val="22"/>
        </w:rPr>
        <w:t>. Jakarta: LP3ES.</w:t>
      </w:r>
    </w:p>
    <w:p w14:paraId="5BB675FE"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Solis, Brian. 2011. E</w:t>
      </w:r>
      <w:r w:rsidRPr="00577CE0">
        <w:rPr>
          <w:i/>
          <w:sz w:val="22"/>
        </w:rPr>
        <w:t>ngage!, The Compelte Guide for BRANDS and BUSINESSE to Build, Cultivate, and Measure Success in the New Web</w:t>
      </w:r>
      <w:r w:rsidRPr="00577CE0">
        <w:rPr>
          <w:sz w:val="22"/>
        </w:rPr>
        <w:t>. Canada: John Willey &amp; Sons,Inc., Hoboken, New Jersey.</w:t>
      </w:r>
    </w:p>
    <w:p w14:paraId="01D96C77"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Sudjana. 2001. </w:t>
      </w:r>
      <w:r w:rsidRPr="00577CE0">
        <w:rPr>
          <w:i/>
          <w:sz w:val="22"/>
        </w:rPr>
        <w:t>Metode Statistika</w:t>
      </w:r>
      <w:r w:rsidRPr="00577CE0">
        <w:rPr>
          <w:sz w:val="22"/>
        </w:rPr>
        <w:t>. Bandung: Tarsio.</w:t>
      </w:r>
    </w:p>
    <w:p w14:paraId="0D22C6E2" w14:textId="77777777" w:rsidR="00ED0595" w:rsidRDefault="00ED0595" w:rsidP="005921E4">
      <w:pPr>
        <w:widowControl w:val="0"/>
        <w:autoSpaceDE w:val="0"/>
        <w:autoSpaceDN w:val="0"/>
        <w:adjustRightInd w:val="0"/>
        <w:ind w:left="284" w:hanging="284"/>
        <w:jc w:val="both"/>
        <w:rPr>
          <w:sz w:val="22"/>
        </w:rPr>
      </w:pPr>
      <w:r w:rsidRPr="00ED0595">
        <w:rPr>
          <w:sz w:val="22"/>
        </w:rPr>
        <w:t>Suryani, Ita. 2014. Pemanfaatan Media Sosial Sebagai Media Pemasaran Produk Dan Potensi Indonesia Dalam Upaya Mendukung ASEAN Community 2015. (Studi Social Media Marketing Pada Twitter Kemenparekraf RI Dan Facebook Disparbud Provinsi Jawa Barat). Jurnal komunikasi 8(2): 123–38.</w:t>
      </w:r>
    </w:p>
    <w:p w14:paraId="0A3481AE" w14:textId="77777777" w:rsidR="005921E4" w:rsidRPr="00577CE0" w:rsidRDefault="005921E4" w:rsidP="005921E4">
      <w:pPr>
        <w:widowControl w:val="0"/>
        <w:autoSpaceDE w:val="0"/>
        <w:autoSpaceDN w:val="0"/>
        <w:adjustRightInd w:val="0"/>
        <w:ind w:left="284" w:hanging="284"/>
        <w:jc w:val="both"/>
        <w:rPr>
          <w:sz w:val="22"/>
        </w:rPr>
      </w:pPr>
      <w:r w:rsidRPr="00577CE0">
        <w:rPr>
          <w:sz w:val="22"/>
        </w:rPr>
        <w:t xml:space="preserve">Tim Peneliti Badan Penelitian dan pengembangan SDM Kementerian Komunikasi dan Informastika., n.d. 2019. </w:t>
      </w:r>
      <w:r w:rsidRPr="00577CE0">
        <w:rPr>
          <w:i/>
          <w:sz w:val="22"/>
        </w:rPr>
        <w:t>Study Ekonomi Digital di Indonesia Sebagai Pendorong Utama Pembentukan Industri Digiital Masa Depan.</w:t>
      </w:r>
      <w:r w:rsidRPr="00577CE0">
        <w:rPr>
          <w:sz w:val="22"/>
        </w:rPr>
        <w:t xml:space="preserve"> Diakses pada 16 Juni 2020 dari https://balitbangsdm.kominfo.go.id/.</w:t>
      </w:r>
    </w:p>
    <w:p w14:paraId="1B5FB5D0" w14:textId="77777777" w:rsidR="005921E4" w:rsidRPr="00577CE0" w:rsidRDefault="005921E4" w:rsidP="005921E4">
      <w:pPr>
        <w:widowControl w:val="0"/>
        <w:autoSpaceDE w:val="0"/>
        <w:autoSpaceDN w:val="0"/>
        <w:adjustRightInd w:val="0"/>
        <w:spacing w:after="120"/>
        <w:ind w:left="284" w:hanging="284"/>
        <w:jc w:val="both"/>
        <w:rPr>
          <w:sz w:val="22"/>
        </w:rPr>
      </w:pPr>
      <w:r w:rsidRPr="00577CE0">
        <w:rPr>
          <w:sz w:val="22"/>
        </w:rPr>
        <w:t xml:space="preserve">Woelandari, D. S., dan Setyawati, N. W. 2019. Sosialisasi dan Pelatihan Pemasaran Berbasis Digital dengan Menggunakan Media Sosial Facebook dan Instagram Bagi Industri Rumahan Di Rt 005/Rw 001, Kel. Marga Mulya, Kec. Bekasi Utara, Kota Bekasi. </w:t>
      </w:r>
      <w:r w:rsidRPr="00577CE0">
        <w:rPr>
          <w:i/>
          <w:sz w:val="22"/>
        </w:rPr>
        <w:t>Seminar SANTIKA</w:t>
      </w:r>
      <w:r w:rsidRPr="00577CE0">
        <w:rPr>
          <w:sz w:val="22"/>
        </w:rPr>
        <w:t>: 62-67.</w:t>
      </w:r>
    </w:p>
    <w:p w14:paraId="41CEAD54" w14:textId="77777777" w:rsidR="005921E4" w:rsidRPr="00DE4A50" w:rsidRDefault="005921E4" w:rsidP="005921E4">
      <w:pPr>
        <w:widowControl w:val="0"/>
        <w:autoSpaceDE w:val="0"/>
        <w:autoSpaceDN w:val="0"/>
        <w:adjustRightInd w:val="0"/>
        <w:spacing w:after="120"/>
        <w:ind w:left="284" w:hanging="284"/>
        <w:jc w:val="both"/>
      </w:pPr>
      <w:r w:rsidRPr="00577CE0">
        <w:rPr>
          <w:sz w:val="22"/>
        </w:rPr>
        <w:t xml:space="preserve">Widyarini, Azhar Fazhu Ardhi. 2015. Faktor-Faktor Yang Mempengaruhi Pengambilan Keputusan Beli Busana Muslimah Melalui </w:t>
      </w:r>
      <w:r w:rsidRPr="00577CE0">
        <w:rPr>
          <w:i/>
          <w:sz w:val="22"/>
        </w:rPr>
        <w:t>Online</w:t>
      </w:r>
      <w:r w:rsidRPr="00577CE0">
        <w:rPr>
          <w:sz w:val="22"/>
        </w:rPr>
        <w:t xml:space="preserve">. </w:t>
      </w:r>
      <w:r w:rsidRPr="00577CE0">
        <w:rPr>
          <w:i/>
          <w:iCs/>
          <w:sz w:val="22"/>
        </w:rPr>
        <w:t>Jurnal Analisis Bisnis Ekonomi</w:t>
      </w:r>
      <w:r w:rsidRPr="00577CE0">
        <w:rPr>
          <w:sz w:val="22"/>
        </w:rPr>
        <w:t xml:space="preserve"> 13(1): 1–23.</w:t>
      </w:r>
    </w:p>
    <w:p w14:paraId="30DC4E60" w14:textId="77777777" w:rsidR="00AB5797" w:rsidRPr="001877BD" w:rsidRDefault="00AB5797" w:rsidP="005921E4">
      <w:pPr>
        <w:spacing w:after="60"/>
        <w:ind w:left="720" w:hanging="720"/>
        <w:jc w:val="both"/>
        <w:rPr>
          <w:rFonts w:eastAsia="Calibri"/>
          <w:sz w:val="22"/>
          <w:szCs w:val="22"/>
        </w:rPr>
      </w:pPr>
    </w:p>
    <w:sectPr w:rsidR="00AB5797" w:rsidRPr="001877BD" w:rsidSect="00F75A7C">
      <w:headerReference w:type="even" r:id="rId13"/>
      <w:headerReference w:type="default" r:id="rId14"/>
      <w:footerReference w:type="even" r:id="rId15"/>
      <w:footerReference w:type="default" r:id="rId16"/>
      <w:headerReference w:type="first" r:id="rId17"/>
      <w:footerReference w:type="first" r:id="rId18"/>
      <w:pgSz w:w="11907" w:h="16840" w:code="9"/>
      <w:pgMar w:top="2250" w:right="1287" w:bottom="2340" w:left="2250" w:header="1418" w:footer="992" w:gutter="0"/>
      <w:pgNumType w:start="96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535DD" w14:textId="77777777" w:rsidR="00BE02C2" w:rsidRDefault="00BE02C2">
      <w:r>
        <w:separator/>
      </w:r>
    </w:p>
  </w:endnote>
  <w:endnote w:type="continuationSeparator" w:id="0">
    <w:p w14:paraId="609683E6" w14:textId="77777777" w:rsidR="00BE02C2" w:rsidRDefault="00BE02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F3B8F" w14:textId="77777777" w:rsidR="006010B5" w:rsidRDefault="006010B5" w:rsidP="00017B05">
    <w:pPr>
      <w:pStyle w:val="Footer"/>
      <w:ind w:right="360"/>
    </w:pPr>
    <w:r>
      <w:rPr>
        <w:sz w:val="20"/>
        <w:szCs w:val="20"/>
      </w:rPr>
      <w:t>JEPA, ISSN: 2614-4670 (p), ISSN: 2598-8174 (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2A3EE" w14:textId="77777777" w:rsidR="006010B5" w:rsidRDefault="006010B5" w:rsidP="00762D35">
    <w:pPr>
      <w:pStyle w:val="Footer"/>
      <w:tabs>
        <w:tab w:val="clear" w:pos="8640"/>
      </w:tabs>
      <w:jc w:val="right"/>
    </w:pPr>
    <w:r>
      <w:rPr>
        <w:sz w:val="20"/>
        <w:szCs w:val="20"/>
      </w:rPr>
      <w:t>JEPA, ISSN: 2614-4670 (p), ISSN: 2598-8174 (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8EAD2" w14:textId="1D9AE733" w:rsidR="006010B5" w:rsidRPr="00F75A7C" w:rsidRDefault="006010B5">
    <w:pPr>
      <w:pStyle w:val="Footer"/>
      <w:rPr>
        <w:lang w:val="id-ID"/>
      </w:rPr>
    </w:pPr>
    <w:r w:rsidRPr="005E66BA">
      <w:rPr>
        <w:sz w:val="20"/>
      </w:rPr>
      <w:t>https://doi.</w:t>
    </w:r>
    <w:r>
      <w:rPr>
        <w:sz w:val="20"/>
      </w:rPr>
      <w:t>org/10.21776/ub.jepa.20</w:t>
    </w:r>
    <w:r w:rsidR="00F75A7C">
      <w:rPr>
        <w:sz w:val="20"/>
        <w:lang w:val="id-ID"/>
      </w:rPr>
      <w:t>21</w:t>
    </w:r>
    <w:r>
      <w:rPr>
        <w:sz w:val="20"/>
      </w:rPr>
      <w:t>.00</w:t>
    </w:r>
    <w:r w:rsidR="00F75A7C">
      <w:rPr>
        <w:sz w:val="20"/>
        <w:lang w:val="id-ID"/>
      </w:rPr>
      <w:t>5</w:t>
    </w:r>
    <w:r>
      <w:rPr>
        <w:sz w:val="20"/>
      </w:rPr>
      <w:t>.0</w:t>
    </w:r>
    <w:r w:rsidR="00F75A7C">
      <w:rPr>
        <w:sz w:val="20"/>
        <w:lang w:val="id-ID"/>
      </w:rPr>
      <w:t>4</w:t>
    </w:r>
    <w:r w:rsidRPr="005E66BA">
      <w:rPr>
        <w:sz w:val="20"/>
      </w:rPr>
      <w:t>.</w:t>
    </w:r>
    <w:r w:rsidR="00F75A7C">
      <w:rPr>
        <w:sz w:val="20"/>
        <w:lang w:val="id-ID"/>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6C5CA" w14:textId="77777777" w:rsidR="00BE02C2" w:rsidRDefault="00BE02C2">
      <w:r>
        <w:separator/>
      </w:r>
    </w:p>
  </w:footnote>
  <w:footnote w:type="continuationSeparator" w:id="0">
    <w:p w14:paraId="654013BC" w14:textId="77777777" w:rsidR="00BE02C2" w:rsidRDefault="00BE02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04F3C" w14:textId="33CDD2DD" w:rsidR="006010B5" w:rsidRPr="00502DF9" w:rsidRDefault="006010B5" w:rsidP="007F0E29">
    <w:pPr>
      <w:pStyle w:val="Header"/>
      <w:tabs>
        <w:tab w:val="clear" w:pos="8640"/>
        <w:tab w:val="right" w:pos="8370"/>
      </w:tabs>
      <w:rPr>
        <w:sz w:val="20"/>
        <w:lang w:val="id-ID"/>
      </w:rPr>
    </w:pPr>
    <w:r w:rsidRPr="00922479">
      <w:rPr>
        <w:sz w:val="20"/>
      </w:rPr>
      <w:fldChar w:fldCharType="begin"/>
    </w:r>
    <w:r w:rsidRPr="00922479">
      <w:rPr>
        <w:sz w:val="20"/>
      </w:rPr>
      <w:instrText xml:space="preserve"> PAGE   \* MERGEFORMAT </w:instrText>
    </w:r>
    <w:r w:rsidRPr="00922479">
      <w:rPr>
        <w:sz w:val="20"/>
      </w:rPr>
      <w:fldChar w:fldCharType="separate"/>
    </w:r>
    <w:r w:rsidR="00C90F83">
      <w:rPr>
        <w:sz w:val="20"/>
      </w:rPr>
      <w:t>12</w:t>
    </w:r>
    <w:r w:rsidRPr="00922479">
      <w:rPr>
        <w:sz w:val="20"/>
      </w:rPr>
      <w:fldChar w:fldCharType="end"/>
    </w:r>
    <w:r>
      <w:rPr>
        <w:sz w:val="20"/>
      </w:rPr>
      <w:tab/>
    </w:r>
    <w:r>
      <w:rPr>
        <w:sz w:val="20"/>
      </w:rPr>
      <w:tab/>
    </w:r>
    <w:r>
      <w:rPr>
        <w:sz w:val="20"/>
        <w:szCs w:val="20"/>
      </w:rPr>
      <w:t xml:space="preserve">JEPA, </w:t>
    </w:r>
    <w:r w:rsidR="00502DF9">
      <w:rPr>
        <w:sz w:val="20"/>
        <w:szCs w:val="20"/>
        <w:lang w:val="id-ID"/>
      </w:rPr>
      <w:t>5</w:t>
    </w:r>
    <w:r>
      <w:rPr>
        <w:sz w:val="20"/>
        <w:szCs w:val="20"/>
      </w:rPr>
      <w:t xml:space="preserve"> (</w:t>
    </w:r>
    <w:r w:rsidR="00502DF9">
      <w:rPr>
        <w:sz w:val="20"/>
        <w:szCs w:val="20"/>
        <w:lang w:val="id-ID"/>
      </w:rPr>
      <w:t>4</w:t>
    </w:r>
    <w:r>
      <w:rPr>
        <w:sz w:val="20"/>
        <w:szCs w:val="20"/>
      </w:rPr>
      <w:t>)</w:t>
    </w:r>
    <w:r>
      <w:rPr>
        <w:sz w:val="20"/>
        <w:szCs w:val="20"/>
        <w:lang w:val="id-ID"/>
      </w:rPr>
      <w:t>,</w:t>
    </w:r>
    <w:r w:rsidRPr="001D59D8">
      <w:rPr>
        <w:sz w:val="20"/>
        <w:szCs w:val="20"/>
      </w:rPr>
      <w:t xml:space="preserve"> </w:t>
    </w:r>
    <w:r>
      <w:rPr>
        <w:sz w:val="20"/>
        <w:szCs w:val="20"/>
      </w:rPr>
      <w:t>20</w:t>
    </w:r>
    <w:r w:rsidR="00502DF9">
      <w:rPr>
        <w:sz w:val="20"/>
        <w:szCs w:val="20"/>
        <w:lang w:val="id-ID"/>
      </w:rPr>
      <w:t>21</w:t>
    </w:r>
    <w:r>
      <w:rPr>
        <w:sz w:val="20"/>
        <w:szCs w:val="20"/>
      </w:rPr>
      <w:t xml:space="preserve">: </w:t>
    </w:r>
    <w:r w:rsidR="00502DF9">
      <w:rPr>
        <w:sz w:val="20"/>
        <w:szCs w:val="20"/>
        <w:lang w:val="id-ID"/>
      </w:rPr>
      <w:t>962</w:t>
    </w:r>
    <w:r>
      <w:rPr>
        <w:sz w:val="20"/>
        <w:szCs w:val="20"/>
        <w:lang w:val="en-US"/>
      </w:rPr>
      <w:t>-</w:t>
    </w:r>
    <w:r w:rsidR="00502DF9">
      <w:rPr>
        <w:sz w:val="20"/>
        <w:szCs w:val="20"/>
        <w:lang w:val="id-ID"/>
      </w:rPr>
      <w:t>97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EBC0" w14:textId="77777777" w:rsidR="006010B5" w:rsidRPr="0072760E" w:rsidRDefault="006010B5" w:rsidP="00F62F49">
    <w:pPr>
      <w:pStyle w:val="Header"/>
      <w:framePr w:wrap="around" w:vAnchor="text" w:hAnchor="margin" w:xAlign="outside" w:y="1"/>
      <w:rPr>
        <w:rStyle w:val="PageNumber"/>
        <w:sz w:val="20"/>
        <w:szCs w:val="22"/>
      </w:rPr>
    </w:pPr>
    <w:r w:rsidRPr="0072760E">
      <w:rPr>
        <w:rStyle w:val="PageNumber"/>
        <w:sz w:val="20"/>
        <w:szCs w:val="22"/>
      </w:rPr>
      <w:fldChar w:fldCharType="begin"/>
    </w:r>
    <w:r w:rsidRPr="0072760E">
      <w:rPr>
        <w:rStyle w:val="PageNumber"/>
        <w:sz w:val="20"/>
        <w:szCs w:val="22"/>
      </w:rPr>
      <w:instrText xml:space="preserve">PAGE  </w:instrText>
    </w:r>
    <w:r w:rsidRPr="0072760E">
      <w:rPr>
        <w:rStyle w:val="PageNumber"/>
        <w:sz w:val="20"/>
        <w:szCs w:val="22"/>
      </w:rPr>
      <w:fldChar w:fldCharType="separate"/>
    </w:r>
    <w:r w:rsidR="00C90F83">
      <w:rPr>
        <w:rStyle w:val="PageNumber"/>
        <w:sz w:val="20"/>
        <w:szCs w:val="22"/>
      </w:rPr>
      <w:t>11</w:t>
    </w:r>
    <w:r w:rsidRPr="0072760E">
      <w:rPr>
        <w:rStyle w:val="PageNumber"/>
        <w:sz w:val="20"/>
        <w:szCs w:val="22"/>
      </w:rPr>
      <w:fldChar w:fldCharType="end"/>
    </w:r>
  </w:p>
  <w:p w14:paraId="3C39FF30" w14:textId="7B4A9286" w:rsidR="006010B5" w:rsidRPr="007C79D0" w:rsidRDefault="00502DF9" w:rsidP="00A62D9E">
    <w:pPr>
      <w:tabs>
        <w:tab w:val="left" w:leader="dot" w:pos="8010"/>
      </w:tabs>
      <w:rPr>
        <w:b/>
        <w:i/>
        <w:sz w:val="20"/>
        <w:szCs w:val="20"/>
      </w:rPr>
    </w:pPr>
    <w:r>
      <w:rPr>
        <w:i/>
        <w:sz w:val="20"/>
      </w:rPr>
      <w:t xml:space="preserve">Ulfa Saski Adhefia </w:t>
    </w:r>
    <w:r w:rsidR="006010B5">
      <w:rPr>
        <w:b/>
        <w:sz w:val="20"/>
        <w:szCs w:val="20"/>
      </w:rPr>
      <w:t xml:space="preserve">– </w:t>
    </w:r>
    <w:r w:rsidRPr="00502DF9">
      <w:rPr>
        <w:i/>
        <w:sz w:val="20"/>
        <w:szCs w:val="20"/>
        <w:lang w:val="en-US"/>
      </w:rPr>
      <w:t>Efektivitas Instagram @Abangsayurorganik</w:t>
    </w:r>
    <w:r w:rsidR="006010B5" w:rsidRPr="00297CBB">
      <w:rPr>
        <w:i/>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0963B" w14:textId="77777777" w:rsidR="006010B5" w:rsidRDefault="006010B5" w:rsidP="00355920">
    <w:pPr>
      <w:tabs>
        <w:tab w:val="right" w:pos="8370"/>
      </w:tabs>
      <w:rPr>
        <w:sz w:val="20"/>
        <w:szCs w:val="20"/>
      </w:rPr>
    </w:pPr>
    <w:r>
      <w:rPr>
        <w:sz w:val="20"/>
        <w:szCs w:val="20"/>
      </w:rPr>
      <w:t>Jurnal Ekonomi Pertanian dan Agribisnis (JEPA)</w:t>
    </w:r>
    <w:r>
      <w:rPr>
        <w:sz w:val="20"/>
        <w:szCs w:val="20"/>
      </w:rPr>
      <w:tab/>
      <w:t>ISSN: 2614-4670 (p), ISSN: 2598-8174 (e)</w:t>
    </w:r>
  </w:p>
  <w:p w14:paraId="0340102E" w14:textId="46A0C228" w:rsidR="006010B5" w:rsidRPr="00F75A7C" w:rsidRDefault="006010B5" w:rsidP="00355920">
    <w:pPr>
      <w:rPr>
        <w:sz w:val="20"/>
        <w:szCs w:val="20"/>
      </w:rPr>
    </w:pPr>
    <w:r>
      <w:rPr>
        <w:sz w:val="20"/>
        <w:szCs w:val="20"/>
      </w:rPr>
      <w:t xml:space="preserve">Volume </w:t>
    </w:r>
    <w:r w:rsidR="00F75A7C">
      <w:rPr>
        <w:sz w:val="20"/>
        <w:szCs w:val="20"/>
      </w:rPr>
      <w:t>5</w:t>
    </w:r>
    <w:r>
      <w:rPr>
        <w:sz w:val="20"/>
        <w:szCs w:val="20"/>
      </w:rPr>
      <w:t xml:space="preserve">, Nomor </w:t>
    </w:r>
    <w:r w:rsidR="00F75A7C">
      <w:rPr>
        <w:sz w:val="20"/>
        <w:szCs w:val="20"/>
      </w:rPr>
      <w:t>4</w:t>
    </w:r>
    <w:r w:rsidRPr="001D59D8">
      <w:rPr>
        <w:sz w:val="20"/>
        <w:szCs w:val="20"/>
      </w:rPr>
      <w:t xml:space="preserve"> </w:t>
    </w:r>
    <w:r>
      <w:rPr>
        <w:sz w:val="20"/>
        <w:szCs w:val="20"/>
      </w:rPr>
      <w:t>(</w:t>
    </w:r>
    <w:r w:rsidR="00F75A7C">
      <w:rPr>
        <w:sz w:val="20"/>
        <w:szCs w:val="20"/>
      </w:rPr>
      <w:t>2021</w:t>
    </w:r>
    <w:r>
      <w:rPr>
        <w:sz w:val="20"/>
        <w:szCs w:val="20"/>
      </w:rPr>
      <w:t xml:space="preserve">): </w:t>
    </w:r>
    <w:r w:rsidR="00F75A7C">
      <w:rPr>
        <w:sz w:val="20"/>
        <w:szCs w:val="20"/>
      </w:rPr>
      <w:t>962</w:t>
    </w:r>
    <w:r>
      <w:rPr>
        <w:sz w:val="20"/>
        <w:szCs w:val="20"/>
        <w:lang w:val="en-US"/>
      </w:rPr>
      <w:t>-</w:t>
    </w:r>
    <w:r w:rsidR="00F75A7C">
      <w:rPr>
        <w:sz w:val="20"/>
        <w:szCs w:val="20"/>
      </w:rPr>
      <w:t>973</w:t>
    </w:r>
  </w:p>
  <w:p w14:paraId="4BB977C5" w14:textId="77777777" w:rsidR="006010B5" w:rsidRPr="003A2A0B" w:rsidRDefault="006010B5" w:rsidP="00F62F49">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6C0C"/>
    <w:multiLevelType w:val="hybridMultilevel"/>
    <w:tmpl w:val="90467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D609E"/>
    <w:multiLevelType w:val="hybridMultilevel"/>
    <w:tmpl w:val="0C1E1FF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74F2F"/>
    <w:multiLevelType w:val="hybridMultilevel"/>
    <w:tmpl w:val="5FCA2762"/>
    <w:lvl w:ilvl="0" w:tplc="5A0E664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D0E4CB5"/>
    <w:multiLevelType w:val="hybridMultilevel"/>
    <w:tmpl w:val="6FF487E8"/>
    <w:lvl w:ilvl="0" w:tplc="90AA66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22D3262B"/>
    <w:multiLevelType w:val="hybridMultilevel"/>
    <w:tmpl w:val="B4F0F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5B034A"/>
    <w:multiLevelType w:val="hybridMultilevel"/>
    <w:tmpl w:val="96604456"/>
    <w:lvl w:ilvl="0" w:tplc="27DEB4E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9D50DB"/>
    <w:multiLevelType w:val="hybridMultilevel"/>
    <w:tmpl w:val="7D9A0FF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BC137DE"/>
    <w:multiLevelType w:val="hybridMultilevel"/>
    <w:tmpl w:val="0324B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7A65C1"/>
    <w:multiLevelType w:val="hybridMultilevel"/>
    <w:tmpl w:val="BF12A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1E36E9"/>
    <w:multiLevelType w:val="multilevel"/>
    <w:tmpl w:val="2646BA46"/>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0" w15:restartNumberingAfterBreak="0">
    <w:nsid w:val="3DBD4C7A"/>
    <w:multiLevelType w:val="hybridMultilevel"/>
    <w:tmpl w:val="11008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EF3153"/>
    <w:multiLevelType w:val="multilevel"/>
    <w:tmpl w:val="DF6A7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5800711"/>
    <w:multiLevelType w:val="hybridMultilevel"/>
    <w:tmpl w:val="3FA85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C3314"/>
    <w:multiLevelType w:val="hybridMultilevel"/>
    <w:tmpl w:val="2C9CA3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CB5169"/>
    <w:multiLevelType w:val="hybridMultilevel"/>
    <w:tmpl w:val="863E6A58"/>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4B8D3232"/>
    <w:multiLevelType w:val="hybridMultilevel"/>
    <w:tmpl w:val="5908F5E0"/>
    <w:lvl w:ilvl="0" w:tplc="37448A50">
      <w:start w:val="1"/>
      <w:numFmt w:val="lowerLetter"/>
      <w:lvlText w:val="%1."/>
      <w:lvlJc w:val="left"/>
      <w:pPr>
        <w:tabs>
          <w:tab w:val="num" w:pos="360"/>
        </w:tabs>
        <w:ind w:left="360" w:hanging="360"/>
      </w:pPr>
      <w:rPr>
        <w:rFonts w:ascii="Times New Roman" w:hAnsi="Times New Roman" w:cs="Times New Roman" w:hint="default"/>
        <w:b w:val="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517C45CD"/>
    <w:multiLevelType w:val="hybridMultilevel"/>
    <w:tmpl w:val="816A37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3FE0E28"/>
    <w:multiLevelType w:val="hybridMultilevel"/>
    <w:tmpl w:val="0F626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8403BF"/>
    <w:multiLevelType w:val="hybridMultilevel"/>
    <w:tmpl w:val="AD340E58"/>
    <w:lvl w:ilvl="0" w:tplc="0409000F">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3C7475"/>
    <w:multiLevelType w:val="hybridMultilevel"/>
    <w:tmpl w:val="1310C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FC81269"/>
    <w:multiLevelType w:val="hybridMultilevel"/>
    <w:tmpl w:val="054445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D31B91"/>
    <w:multiLevelType w:val="multilevel"/>
    <w:tmpl w:val="00EA6C04"/>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C82560F"/>
    <w:multiLevelType w:val="hybridMultilevel"/>
    <w:tmpl w:val="B67C35FE"/>
    <w:lvl w:ilvl="0" w:tplc="DD8CCA4E">
      <w:start w:val="1"/>
      <w:numFmt w:val="decimal"/>
      <w:lvlText w:val="%1."/>
      <w:lvlJc w:val="left"/>
      <w:pPr>
        <w:ind w:left="355" w:hanging="360"/>
      </w:pPr>
      <w:rPr>
        <w:rFonts w:hint="default"/>
      </w:rPr>
    </w:lvl>
    <w:lvl w:ilvl="1" w:tplc="04090019" w:tentative="1">
      <w:start w:val="1"/>
      <w:numFmt w:val="lowerLetter"/>
      <w:lvlText w:val="%2."/>
      <w:lvlJc w:val="left"/>
      <w:pPr>
        <w:ind w:left="1075" w:hanging="360"/>
      </w:pPr>
    </w:lvl>
    <w:lvl w:ilvl="2" w:tplc="0409001B" w:tentative="1">
      <w:start w:val="1"/>
      <w:numFmt w:val="lowerRoman"/>
      <w:lvlText w:val="%3."/>
      <w:lvlJc w:val="right"/>
      <w:pPr>
        <w:ind w:left="1795" w:hanging="180"/>
      </w:pPr>
    </w:lvl>
    <w:lvl w:ilvl="3" w:tplc="0409000F" w:tentative="1">
      <w:start w:val="1"/>
      <w:numFmt w:val="decimal"/>
      <w:lvlText w:val="%4."/>
      <w:lvlJc w:val="left"/>
      <w:pPr>
        <w:ind w:left="2515" w:hanging="360"/>
      </w:pPr>
    </w:lvl>
    <w:lvl w:ilvl="4" w:tplc="04090019" w:tentative="1">
      <w:start w:val="1"/>
      <w:numFmt w:val="lowerLetter"/>
      <w:lvlText w:val="%5."/>
      <w:lvlJc w:val="left"/>
      <w:pPr>
        <w:ind w:left="3235" w:hanging="360"/>
      </w:pPr>
    </w:lvl>
    <w:lvl w:ilvl="5" w:tplc="0409001B" w:tentative="1">
      <w:start w:val="1"/>
      <w:numFmt w:val="lowerRoman"/>
      <w:lvlText w:val="%6."/>
      <w:lvlJc w:val="right"/>
      <w:pPr>
        <w:ind w:left="3955" w:hanging="180"/>
      </w:pPr>
    </w:lvl>
    <w:lvl w:ilvl="6" w:tplc="0409000F" w:tentative="1">
      <w:start w:val="1"/>
      <w:numFmt w:val="decimal"/>
      <w:lvlText w:val="%7."/>
      <w:lvlJc w:val="left"/>
      <w:pPr>
        <w:ind w:left="4675" w:hanging="360"/>
      </w:pPr>
    </w:lvl>
    <w:lvl w:ilvl="7" w:tplc="04090019" w:tentative="1">
      <w:start w:val="1"/>
      <w:numFmt w:val="lowerLetter"/>
      <w:lvlText w:val="%8."/>
      <w:lvlJc w:val="left"/>
      <w:pPr>
        <w:ind w:left="5395" w:hanging="360"/>
      </w:pPr>
    </w:lvl>
    <w:lvl w:ilvl="8" w:tplc="0409001B" w:tentative="1">
      <w:start w:val="1"/>
      <w:numFmt w:val="lowerRoman"/>
      <w:lvlText w:val="%9."/>
      <w:lvlJc w:val="right"/>
      <w:pPr>
        <w:ind w:left="6115" w:hanging="180"/>
      </w:pPr>
    </w:lvl>
  </w:abstractNum>
  <w:abstractNum w:abstractNumId="23" w15:restartNumberingAfterBreak="0">
    <w:nsid w:val="7CD25368"/>
    <w:multiLevelType w:val="multilevel"/>
    <w:tmpl w:val="2BE2E540"/>
    <w:lvl w:ilvl="0">
      <w:start w:val="1"/>
      <w:numFmt w:val="decimal"/>
      <w:lvlText w:val="%1."/>
      <w:lvlJc w:val="left"/>
      <w:pPr>
        <w:ind w:left="360" w:hanging="360"/>
      </w:pPr>
      <w:rPr>
        <w:rFonts w:hint="default"/>
        <w:b w:val="0"/>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10"/>
  </w:num>
  <w:num w:numId="2">
    <w:abstractNumId w:val="20"/>
  </w:num>
  <w:num w:numId="3">
    <w:abstractNumId w:val="23"/>
  </w:num>
  <w:num w:numId="4">
    <w:abstractNumId w:val="7"/>
  </w:num>
  <w:num w:numId="5">
    <w:abstractNumId w:val="18"/>
  </w:num>
  <w:num w:numId="6">
    <w:abstractNumId w:val="22"/>
  </w:num>
  <w:num w:numId="7">
    <w:abstractNumId w:val="9"/>
  </w:num>
  <w:num w:numId="8">
    <w:abstractNumId w:val="6"/>
  </w:num>
  <w:num w:numId="9">
    <w:abstractNumId w:val="15"/>
  </w:num>
  <w:num w:numId="10">
    <w:abstractNumId w:val="13"/>
  </w:num>
  <w:num w:numId="11">
    <w:abstractNumId w:val="8"/>
  </w:num>
  <w:num w:numId="12">
    <w:abstractNumId w:val="3"/>
  </w:num>
  <w:num w:numId="13">
    <w:abstractNumId w:val="1"/>
  </w:num>
  <w:num w:numId="14">
    <w:abstractNumId w:val="19"/>
  </w:num>
  <w:num w:numId="15">
    <w:abstractNumId w:val="4"/>
  </w:num>
  <w:num w:numId="16">
    <w:abstractNumId w:val="21"/>
  </w:num>
  <w:num w:numId="17">
    <w:abstractNumId w:val="16"/>
  </w:num>
  <w:num w:numId="18">
    <w:abstractNumId w:val="11"/>
  </w:num>
  <w:num w:numId="19">
    <w:abstractNumId w:val="12"/>
  </w:num>
  <w:num w:numId="20">
    <w:abstractNumId w:val="0"/>
  </w:num>
  <w:num w:numId="21">
    <w:abstractNumId w:val="14"/>
  </w:num>
  <w:num w:numId="22">
    <w:abstractNumId w:val="2"/>
  </w:num>
  <w:num w:numId="23">
    <w:abstractNumId w:val="5"/>
  </w:num>
  <w:num w:numId="24">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70CC"/>
    <w:rsid w:val="000023FA"/>
    <w:rsid w:val="00002F9F"/>
    <w:rsid w:val="00006910"/>
    <w:rsid w:val="00006A07"/>
    <w:rsid w:val="000072E7"/>
    <w:rsid w:val="00011F6E"/>
    <w:rsid w:val="000129FE"/>
    <w:rsid w:val="00012DCA"/>
    <w:rsid w:val="00017B05"/>
    <w:rsid w:val="00017B27"/>
    <w:rsid w:val="00021211"/>
    <w:rsid w:val="0002156C"/>
    <w:rsid w:val="000215EF"/>
    <w:rsid w:val="0002219F"/>
    <w:rsid w:val="00022468"/>
    <w:rsid w:val="0002319E"/>
    <w:rsid w:val="000232C9"/>
    <w:rsid w:val="000238E9"/>
    <w:rsid w:val="000238ED"/>
    <w:rsid w:val="00023F9F"/>
    <w:rsid w:val="00024CF5"/>
    <w:rsid w:val="000255BA"/>
    <w:rsid w:val="000269F2"/>
    <w:rsid w:val="00026DD4"/>
    <w:rsid w:val="0002766E"/>
    <w:rsid w:val="00027D8F"/>
    <w:rsid w:val="000347FA"/>
    <w:rsid w:val="00035707"/>
    <w:rsid w:val="00037E5E"/>
    <w:rsid w:val="000407E2"/>
    <w:rsid w:val="00040B6A"/>
    <w:rsid w:val="00041B51"/>
    <w:rsid w:val="00041E23"/>
    <w:rsid w:val="00046289"/>
    <w:rsid w:val="00047C3E"/>
    <w:rsid w:val="00052178"/>
    <w:rsid w:val="000543C1"/>
    <w:rsid w:val="00056F01"/>
    <w:rsid w:val="000601F6"/>
    <w:rsid w:val="00060399"/>
    <w:rsid w:val="00060DB8"/>
    <w:rsid w:val="00061507"/>
    <w:rsid w:val="000631DF"/>
    <w:rsid w:val="0006418A"/>
    <w:rsid w:val="00067D75"/>
    <w:rsid w:val="000708CD"/>
    <w:rsid w:val="00071D78"/>
    <w:rsid w:val="000736F8"/>
    <w:rsid w:val="000747D1"/>
    <w:rsid w:val="00075876"/>
    <w:rsid w:val="00077D55"/>
    <w:rsid w:val="0008247A"/>
    <w:rsid w:val="00084735"/>
    <w:rsid w:val="00090060"/>
    <w:rsid w:val="00090376"/>
    <w:rsid w:val="00090D84"/>
    <w:rsid w:val="00090F70"/>
    <w:rsid w:val="000914D4"/>
    <w:rsid w:val="000923C3"/>
    <w:rsid w:val="0009770D"/>
    <w:rsid w:val="00097EFE"/>
    <w:rsid w:val="000A1F0E"/>
    <w:rsid w:val="000A37F9"/>
    <w:rsid w:val="000A69AC"/>
    <w:rsid w:val="000A7570"/>
    <w:rsid w:val="000A7E94"/>
    <w:rsid w:val="000B03D2"/>
    <w:rsid w:val="000B0B22"/>
    <w:rsid w:val="000B1742"/>
    <w:rsid w:val="000B1FAB"/>
    <w:rsid w:val="000B4BC2"/>
    <w:rsid w:val="000B5B69"/>
    <w:rsid w:val="000C05BF"/>
    <w:rsid w:val="000C1592"/>
    <w:rsid w:val="000C16A2"/>
    <w:rsid w:val="000C25E3"/>
    <w:rsid w:val="000C25E6"/>
    <w:rsid w:val="000C30A4"/>
    <w:rsid w:val="000C521E"/>
    <w:rsid w:val="000C5D81"/>
    <w:rsid w:val="000C7A4F"/>
    <w:rsid w:val="000D1F47"/>
    <w:rsid w:val="000D2793"/>
    <w:rsid w:val="000D4844"/>
    <w:rsid w:val="000D50A3"/>
    <w:rsid w:val="000D5C81"/>
    <w:rsid w:val="000E06BE"/>
    <w:rsid w:val="000E0E67"/>
    <w:rsid w:val="000E10D6"/>
    <w:rsid w:val="000E236F"/>
    <w:rsid w:val="000E322D"/>
    <w:rsid w:val="000E4E4D"/>
    <w:rsid w:val="000E54EB"/>
    <w:rsid w:val="000E5BA3"/>
    <w:rsid w:val="000F1972"/>
    <w:rsid w:val="000F30B3"/>
    <w:rsid w:val="000F5234"/>
    <w:rsid w:val="000F72F5"/>
    <w:rsid w:val="0010095F"/>
    <w:rsid w:val="00102A93"/>
    <w:rsid w:val="00104FDE"/>
    <w:rsid w:val="001062B7"/>
    <w:rsid w:val="00110E94"/>
    <w:rsid w:val="00112A28"/>
    <w:rsid w:val="001160A9"/>
    <w:rsid w:val="001163E2"/>
    <w:rsid w:val="00121449"/>
    <w:rsid w:val="0012145D"/>
    <w:rsid w:val="001218D0"/>
    <w:rsid w:val="0012195B"/>
    <w:rsid w:val="00121B61"/>
    <w:rsid w:val="00122B48"/>
    <w:rsid w:val="0012417D"/>
    <w:rsid w:val="001265EF"/>
    <w:rsid w:val="00127064"/>
    <w:rsid w:val="001273CF"/>
    <w:rsid w:val="00130683"/>
    <w:rsid w:val="001306C4"/>
    <w:rsid w:val="00130AA3"/>
    <w:rsid w:val="00131D18"/>
    <w:rsid w:val="00132741"/>
    <w:rsid w:val="001369CF"/>
    <w:rsid w:val="001370C8"/>
    <w:rsid w:val="001441B5"/>
    <w:rsid w:val="00145773"/>
    <w:rsid w:val="0014613E"/>
    <w:rsid w:val="00151ECC"/>
    <w:rsid w:val="0015285D"/>
    <w:rsid w:val="0015288C"/>
    <w:rsid w:val="00152C12"/>
    <w:rsid w:val="001536DD"/>
    <w:rsid w:val="0015527C"/>
    <w:rsid w:val="00156494"/>
    <w:rsid w:val="00160A4F"/>
    <w:rsid w:val="00161596"/>
    <w:rsid w:val="00164E09"/>
    <w:rsid w:val="0016580C"/>
    <w:rsid w:val="00165D96"/>
    <w:rsid w:val="001700B5"/>
    <w:rsid w:val="001719C0"/>
    <w:rsid w:val="001720D0"/>
    <w:rsid w:val="001749BC"/>
    <w:rsid w:val="00174A48"/>
    <w:rsid w:val="001751FC"/>
    <w:rsid w:val="001752FA"/>
    <w:rsid w:val="001759E5"/>
    <w:rsid w:val="00177635"/>
    <w:rsid w:val="00180131"/>
    <w:rsid w:val="001803B8"/>
    <w:rsid w:val="00181011"/>
    <w:rsid w:val="00181DC8"/>
    <w:rsid w:val="00181FAB"/>
    <w:rsid w:val="00183803"/>
    <w:rsid w:val="001877BD"/>
    <w:rsid w:val="00187921"/>
    <w:rsid w:val="00191ACD"/>
    <w:rsid w:val="00191FD2"/>
    <w:rsid w:val="00194717"/>
    <w:rsid w:val="0019481A"/>
    <w:rsid w:val="001956C6"/>
    <w:rsid w:val="001965E7"/>
    <w:rsid w:val="00197D7F"/>
    <w:rsid w:val="001A1A19"/>
    <w:rsid w:val="001A3129"/>
    <w:rsid w:val="001A4164"/>
    <w:rsid w:val="001A568A"/>
    <w:rsid w:val="001A7123"/>
    <w:rsid w:val="001A79AD"/>
    <w:rsid w:val="001A7E98"/>
    <w:rsid w:val="001B1CE3"/>
    <w:rsid w:val="001B2526"/>
    <w:rsid w:val="001B43D3"/>
    <w:rsid w:val="001B5A17"/>
    <w:rsid w:val="001C3B68"/>
    <w:rsid w:val="001C42E8"/>
    <w:rsid w:val="001C47BE"/>
    <w:rsid w:val="001C5696"/>
    <w:rsid w:val="001D0211"/>
    <w:rsid w:val="001D10C2"/>
    <w:rsid w:val="001D16D0"/>
    <w:rsid w:val="001D6ACE"/>
    <w:rsid w:val="001D7EB6"/>
    <w:rsid w:val="001E5AB2"/>
    <w:rsid w:val="001F07CC"/>
    <w:rsid w:val="001F2FF0"/>
    <w:rsid w:val="001F5191"/>
    <w:rsid w:val="001F5884"/>
    <w:rsid w:val="001F6F1E"/>
    <w:rsid w:val="001F7456"/>
    <w:rsid w:val="001F7C4F"/>
    <w:rsid w:val="00200BCB"/>
    <w:rsid w:val="002026F4"/>
    <w:rsid w:val="00203F7E"/>
    <w:rsid w:val="002066F1"/>
    <w:rsid w:val="002112A0"/>
    <w:rsid w:val="002119C2"/>
    <w:rsid w:val="002120E5"/>
    <w:rsid w:val="00212822"/>
    <w:rsid w:val="002129CF"/>
    <w:rsid w:val="00216ED3"/>
    <w:rsid w:val="00217E17"/>
    <w:rsid w:val="00220CC2"/>
    <w:rsid w:val="00222147"/>
    <w:rsid w:val="002244CA"/>
    <w:rsid w:val="00226944"/>
    <w:rsid w:val="00227945"/>
    <w:rsid w:val="002316AA"/>
    <w:rsid w:val="00231E4A"/>
    <w:rsid w:val="00232CF6"/>
    <w:rsid w:val="00233899"/>
    <w:rsid w:val="00235885"/>
    <w:rsid w:val="00236377"/>
    <w:rsid w:val="00240172"/>
    <w:rsid w:val="002409B6"/>
    <w:rsid w:val="002416EC"/>
    <w:rsid w:val="00243FB7"/>
    <w:rsid w:val="00244107"/>
    <w:rsid w:val="00244C18"/>
    <w:rsid w:val="00245557"/>
    <w:rsid w:val="00247006"/>
    <w:rsid w:val="00270879"/>
    <w:rsid w:val="002712D8"/>
    <w:rsid w:val="00277F2B"/>
    <w:rsid w:val="00282877"/>
    <w:rsid w:val="002830CE"/>
    <w:rsid w:val="0028471B"/>
    <w:rsid w:val="002850E5"/>
    <w:rsid w:val="00287667"/>
    <w:rsid w:val="00287BCB"/>
    <w:rsid w:val="00290E66"/>
    <w:rsid w:val="00291AE5"/>
    <w:rsid w:val="002923E4"/>
    <w:rsid w:val="00292A74"/>
    <w:rsid w:val="0029394E"/>
    <w:rsid w:val="002943AC"/>
    <w:rsid w:val="00294E28"/>
    <w:rsid w:val="00295BAC"/>
    <w:rsid w:val="00295FA2"/>
    <w:rsid w:val="002961D9"/>
    <w:rsid w:val="002973CB"/>
    <w:rsid w:val="00297CBB"/>
    <w:rsid w:val="002A0522"/>
    <w:rsid w:val="002A1F76"/>
    <w:rsid w:val="002A2341"/>
    <w:rsid w:val="002A48A2"/>
    <w:rsid w:val="002B1C5D"/>
    <w:rsid w:val="002B245F"/>
    <w:rsid w:val="002B2713"/>
    <w:rsid w:val="002B41DB"/>
    <w:rsid w:val="002B4768"/>
    <w:rsid w:val="002B50EF"/>
    <w:rsid w:val="002B7910"/>
    <w:rsid w:val="002C11FE"/>
    <w:rsid w:val="002C196E"/>
    <w:rsid w:val="002C239A"/>
    <w:rsid w:val="002C4B24"/>
    <w:rsid w:val="002C4DAC"/>
    <w:rsid w:val="002C5022"/>
    <w:rsid w:val="002C55DA"/>
    <w:rsid w:val="002D03D4"/>
    <w:rsid w:val="002D4505"/>
    <w:rsid w:val="002D5625"/>
    <w:rsid w:val="002D66EB"/>
    <w:rsid w:val="002E0642"/>
    <w:rsid w:val="002E0F6D"/>
    <w:rsid w:val="002E4563"/>
    <w:rsid w:val="002E6183"/>
    <w:rsid w:val="002E7AF2"/>
    <w:rsid w:val="002F065F"/>
    <w:rsid w:val="002F1268"/>
    <w:rsid w:val="002F2AA0"/>
    <w:rsid w:val="002F3410"/>
    <w:rsid w:val="002F3830"/>
    <w:rsid w:val="002F3A64"/>
    <w:rsid w:val="002F3CC2"/>
    <w:rsid w:val="002F5474"/>
    <w:rsid w:val="0030016C"/>
    <w:rsid w:val="003041F8"/>
    <w:rsid w:val="00304C65"/>
    <w:rsid w:val="00306430"/>
    <w:rsid w:val="0030759E"/>
    <w:rsid w:val="00307658"/>
    <w:rsid w:val="00310213"/>
    <w:rsid w:val="0031267D"/>
    <w:rsid w:val="003128C2"/>
    <w:rsid w:val="00313E54"/>
    <w:rsid w:val="003145EB"/>
    <w:rsid w:val="0031548A"/>
    <w:rsid w:val="0031629B"/>
    <w:rsid w:val="003218F5"/>
    <w:rsid w:val="0032227D"/>
    <w:rsid w:val="00323180"/>
    <w:rsid w:val="0032502D"/>
    <w:rsid w:val="0032564C"/>
    <w:rsid w:val="00327E02"/>
    <w:rsid w:val="00330039"/>
    <w:rsid w:val="0033003C"/>
    <w:rsid w:val="00330D9B"/>
    <w:rsid w:val="00331B57"/>
    <w:rsid w:val="00333433"/>
    <w:rsid w:val="00333F8C"/>
    <w:rsid w:val="0033623A"/>
    <w:rsid w:val="00337409"/>
    <w:rsid w:val="0034082D"/>
    <w:rsid w:val="003440BD"/>
    <w:rsid w:val="00344E2E"/>
    <w:rsid w:val="0034764C"/>
    <w:rsid w:val="0035298D"/>
    <w:rsid w:val="00352B11"/>
    <w:rsid w:val="00352FB0"/>
    <w:rsid w:val="00353695"/>
    <w:rsid w:val="00355920"/>
    <w:rsid w:val="00361348"/>
    <w:rsid w:val="00362718"/>
    <w:rsid w:val="00362C5D"/>
    <w:rsid w:val="0037233A"/>
    <w:rsid w:val="0037284B"/>
    <w:rsid w:val="0037389F"/>
    <w:rsid w:val="00373F16"/>
    <w:rsid w:val="00374861"/>
    <w:rsid w:val="00374A0E"/>
    <w:rsid w:val="00375D5A"/>
    <w:rsid w:val="0037747A"/>
    <w:rsid w:val="00377B1A"/>
    <w:rsid w:val="00382F99"/>
    <w:rsid w:val="0038398A"/>
    <w:rsid w:val="00384970"/>
    <w:rsid w:val="003867EF"/>
    <w:rsid w:val="0038797F"/>
    <w:rsid w:val="00387B3D"/>
    <w:rsid w:val="00387D0A"/>
    <w:rsid w:val="00390853"/>
    <w:rsid w:val="00394921"/>
    <w:rsid w:val="003955DE"/>
    <w:rsid w:val="003959A5"/>
    <w:rsid w:val="0039704F"/>
    <w:rsid w:val="003A0639"/>
    <w:rsid w:val="003A2A0B"/>
    <w:rsid w:val="003A3DAE"/>
    <w:rsid w:val="003A584D"/>
    <w:rsid w:val="003A6F6A"/>
    <w:rsid w:val="003A736A"/>
    <w:rsid w:val="003B1AA9"/>
    <w:rsid w:val="003B2013"/>
    <w:rsid w:val="003B36ED"/>
    <w:rsid w:val="003B41C9"/>
    <w:rsid w:val="003B434C"/>
    <w:rsid w:val="003B5590"/>
    <w:rsid w:val="003B5E4F"/>
    <w:rsid w:val="003B61B1"/>
    <w:rsid w:val="003B7F83"/>
    <w:rsid w:val="003C2DAD"/>
    <w:rsid w:val="003C4010"/>
    <w:rsid w:val="003C7075"/>
    <w:rsid w:val="003D4E2C"/>
    <w:rsid w:val="003D5824"/>
    <w:rsid w:val="003D6330"/>
    <w:rsid w:val="003D6E9A"/>
    <w:rsid w:val="003E04F5"/>
    <w:rsid w:val="003E096A"/>
    <w:rsid w:val="003E635F"/>
    <w:rsid w:val="003E7C6D"/>
    <w:rsid w:val="003F027B"/>
    <w:rsid w:val="003F080C"/>
    <w:rsid w:val="003F10FB"/>
    <w:rsid w:val="003F4AD7"/>
    <w:rsid w:val="003F5980"/>
    <w:rsid w:val="003F7508"/>
    <w:rsid w:val="00402696"/>
    <w:rsid w:val="004067A0"/>
    <w:rsid w:val="00407450"/>
    <w:rsid w:val="00407B8E"/>
    <w:rsid w:val="004111E7"/>
    <w:rsid w:val="004129E3"/>
    <w:rsid w:val="004153BF"/>
    <w:rsid w:val="00415FAC"/>
    <w:rsid w:val="00416DEA"/>
    <w:rsid w:val="00417CA6"/>
    <w:rsid w:val="00420C8C"/>
    <w:rsid w:val="00420C96"/>
    <w:rsid w:val="004228A7"/>
    <w:rsid w:val="00424608"/>
    <w:rsid w:val="00425106"/>
    <w:rsid w:val="004263A4"/>
    <w:rsid w:val="004266F1"/>
    <w:rsid w:val="00426E97"/>
    <w:rsid w:val="00427DE4"/>
    <w:rsid w:val="00427EC3"/>
    <w:rsid w:val="0043071D"/>
    <w:rsid w:val="00430A70"/>
    <w:rsid w:val="00431754"/>
    <w:rsid w:val="00433127"/>
    <w:rsid w:val="0043472F"/>
    <w:rsid w:val="00436026"/>
    <w:rsid w:val="00436414"/>
    <w:rsid w:val="00436CBC"/>
    <w:rsid w:val="004412A5"/>
    <w:rsid w:val="00442DAE"/>
    <w:rsid w:val="0044336C"/>
    <w:rsid w:val="0044461E"/>
    <w:rsid w:val="00450518"/>
    <w:rsid w:val="00450855"/>
    <w:rsid w:val="00452111"/>
    <w:rsid w:val="00452E6E"/>
    <w:rsid w:val="00454B34"/>
    <w:rsid w:val="00454C44"/>
    <w:rsid w:val="00454E80"/>
    <w:rsid w:val="00455977"/>
    <w:rsid w:val="00455B9C"/>
    <w:rsid w:val="00461CE1"/>
    <w:rsid w:val="00462C10"/>
    <w:rsid w:val="0046429B"/>
    <w:rsid w:val="00466DE3"/>
    <w:rsid w:val="0046722C"/>
    <w:rsid w:val="00467617"/>
    <w:rsid w:val="0047481F"/>
    <w:rsid w:val="00475B1E"/>
    <w:rsid w:val="00475D13"/>
    <w:rsid w:val="00476030"/>
    <w:rsid w:val="00476409"/>
    <w:rsid w:val="00477B5F"/>
    <w:rsid w:val="00477C40"/>
    <w:rsid w:val="00477DE7"/>
    <w:rsid w:val="004869CC"/>
    <w:rsid w:val="00490644"/>
    <w:rsid w:val="0049211C"/>
    <w:rsid w:val="00492DE8"/>
    <w:rsid w:val="004930E7"/>
    <w:rsid w:val="004A2180"/>
    <w:rsid w:val="004B1EC7"/>
    <w:rsid w:val="004B413C"/>
    <w:rsid w:val="004B58EE"/>
    <w:rsid w:val="004B6FD7"/>
    <w:rsid w:val="004C0082"/>
    <w:rsid w:val="004C19C4"/>
    <w:rsid w:val="004C2A28"/>
    <w:rsid w:val="004C33CB"/>
    <w:rsid w:val="004C4F4B"/>
    <w:rsid w:val="004D05B2"/>
    <w:rsid w:val="004D1D81"/>
    <w:rsid w:val="004D2B84"/>
    <w:rsid w:val="004D6299"/>
    <w:rsid w:val="004D78F2"/>
    <w:rsid w:val="004E36B0"/>
    <w:rsid w:val="004E47D0"/>
    <w:rsid w:val="004E6BB6"/>
    <w:rsid w:val="004E73FB"/>
    <w:rsid w:val="004F0120"/>
    <w:rsid w:val="004F0FF8"/>
    <w:rsid w:val="004F1669"/>
    <w:rsid w:val="004F3F5A"/>
    <w:rsid w:val="004F665D"/>
    <w:rsid w:val="004F68FC"/>
    <w:rsid w:val="00502475"/>
    <w:rsid w:val="00502DF9"/>
    <w:rsid w:val="00503295"/>
    <w:rsid w:val="005046D3"/>
    <w:rsid w:val="005050A9"/>
    <w:rsid w:val="00505649"/>
    <w:rsid w:val="0050572E"/>
    <w:rsid w:val="00511586"/>
    <w:rsid w:val="00514631"/>
    <w:rsid w:val="00516A78"/>
    <w:rsid w:val="00517E67"/>
    <w:rsid w:val="005206D4"/>
    <w:rsid w:val="00523800"/>
    <w:rsid w:val="00524773"/>
    <w:rsid w:val="00524921"/>
    <w:rsid w:val="00525D47"/>
    <w:rsid w:val="0052684B"/>
    <w:rsid w:val="00526C12"/>
    <w:rsid w:val="00532591"/>
    <w:rsid w:val="005340CC"/>
    <w:rsid w:val="00536665"/>
    <w:rsid w:val="00536F09"/>
    <w:rsid w:val="005372A5"/>
    <w:rsid w:val="00541748"/>
    <w:rsid w:val="005427BC"/>
    <w:rsid w:val="00542E94"/>
    <w:rsid w:val="00543936"/>
    <w:rsid w:val="00544A6F"/>
    <w:rsid w:val="00545032"/>
    <w:rsid w:val="00545E4A"/>
    <w:rsid w:val="00554234"/>
    <w:rsid w:val="00554321"/>
    <w:rsid w:val="00556462"/>
    <w:rsid w:val="00570791"/>
    <w:rsid w:val="00570B50"/>
    <w:rsid w:val="00571C8D"/>
    <w:rsid w:val="00573722"/>
    <w:rsid w:val="00573CBC"/>
    <w:rsid w:val="00574697"/>
    <w:rsid w:val="00575552"/>
    <w:rsid w:val="00577CE0"/>
    <w:rsid w:val="00581154"/>
    <w:rsid w:val="005813CD"/>
    <w:rsid w:val="005829B1"/>
    <w:rsid w:val="0058603C"/>
    <w:rsid w:val="00587162"/>
    <w:rsid w:val="00587595"/>
    <w:rsid w:val="005921E4"/>
    <w:rsid w:val="005927B8"/>
    <w:rsid w:val="0059415B"/>
    <w:rsid w:val="005949CE"/>
    <w:rsid w:val="00594E58"/>
    <w:rsid w:val="00596D0F"/>
    <w:rsid w:val="00596F2F"/>
    <w:rsid w:val="00597D01"/>
    <w:rsid w:val="005A0308"/>
    <w:rsid w:val="005A4500"/>
    <w:rsid w:val="005A7BDD"/>
    <w:rsid w:val="005B0D61"/>
    <w:rsid w:val="005B1673"/>
    <w:rsid w:val="005B3519"/>
    <w:rsid w:val="005B44F4"/>
    <w:rsid w:val="005B6792"/>
    <w:rsid w:val="005B688F"/>
    <w:rsid w:val="005B7A0C"/>
    <w:rsid w:val="005C134B"/>
    <w:rsid w:val="005C4DA5"/>
    <w:rsid w:val="005C613B"/>
    <w:rsid w:val="005D1801"/>
    <w:rsid w:val="005D4174"/>
    <w:rsid w:val="005D41D2"/>
    <w:rsid w:val="005D42E3"/>
    <w:rsid w:val="005E14A3"/>
    <w:rsid w:val="005E4FBF"/>
    <w:rsid w:val="005E52F1"/>
    <w:rsid w:val="005E6CC6"/>
    <w:rsid w:val="005E7442"/>
    <w:rsid w:val="005F2371"/>
    <w:rsid w:val="005F5F01"/>
    <w:rsid w:val="005F601E"/>
    <w:rsid w:val="005F7915"/>
    <w:rsid w:val="00600B4B"/>
    <w:rsid w:val="006010B5"/>
    <w:rsid w:val="00601403"/>
    <w:rsid w:val="0060332B"/>
    <w:rsid w:val="00603C96"/>
    <w:rsid w:val="0060422C"/>
    <w:rsid w:val="00610B76"/>
    <w:rsid w:val="00613661"/>
    <w:rsid w:val="00613F38"/>
    <w:rsid w:val="0061438E"/>
    <w:rsid w:val="00616521"/>
    <w:rsid w:val="0061741D"/>
    <w:rsid w:val="00620421"/>
    <w:rsid w:val="0062341D"/>
    <w:rsid w:val="00624207"/>
    <w:rsid w:val="00624586"/>
    <w:rsid w:val="00626109"/>
    <w:rsid w:val="00627D62"/>
    <w:rsid w:val="00634B0C"/>
    <w:rsid w:val="00636900"/>
    <w:rsid w:val="00637A70"/>
    <w:rsid w:val="00640D28"/>
    <w:rsid w:val="00640EEE"/>
    <w:rsid w:val="00643138"/>
    <w:rsid w:val="006454A5"/>
    <w:rsid w:val="006459A6"/>
    <w:rsid w:val="00646757"/>
    <w:rsid w:val="00647297"/>
    <w:rsid w:val="00655E1C"/>
    <w:rsid w:val="00657E85"/>
    <w:rsid w:val="0066180D"/>
    <w:rsid w:val="00661FB0"/>
    <w:rsid w:val="00662D91"/>
    <w:rsid w:val="00664057"/>
    <w:rsid w:val="00665BA2"/>
    <w:rsid w:val="00667074"/>
    <w:rsid w:val="0067016B"/>
    <w:rsid w:val="00671A59"/>
    <w:rsid w:val="006739CA"/>
    <w:rsid w:val="006745D8"/>
    <w:rsid w:val="00674D98"/>
    <w:rsid w:val="00675DB6"/>
    <w:rsid w:val="006775CD"/>
    <w:rsid w:val="006801B0"/>
    <w:rsid w:val="006828AB"/>
    <w:rsid w:val="0068743E"/>
    <w:rsid w:val="00691F1F"/>
    <w:rsid w:val="00694819"/>
    <w:rsid w:val="00695AB4"/>
    <w:rsid w:val="00695E02"/>
    <w:rsid w:val="00696529"/>
    <w:rsid w:val="00696EA9"/>
    <w:rsid w:val="006A32D6"/>
    <w:rsid w:val="006A5CCC"/>
    <w:rsid w:val="006A6233"/>
    <w:rsid w:val="006A6FF4"/>
    <w:rsid w:val="006B0AFD"/>
    <w:rsid w:val="006B0BC5"/>
    <w:rsid w:val="006B1140"/>
    <w:rsid w:val="006B1195"/>
    <w:rsid w:val="006B1B87"/>
    <w:rsid w:val="006B1CD7"/>
    <w:rsid w:val="006B40B1"/>
    <w:rsid w:val="006B6746"/>
    <w:rsid w:val="006B7BAB"/>
    <w:rsid w:val="006C0B83"/>
    <w:rsid w:val="006C0DDF"/>
    <w:rsid w:val="006C1A1C"/>
    <w:rsid w:val="006C5451"/>
    <w:rsid w:val="006C54CB"/>
    <w:rsid w:val="006D3672"/>
    <w:rsid w:val="006D6F56"/>
    <w:rsid w:val="006E01D3"/>
    <w:rsid w:val="006E2187"/>
    <w:rsid w:val="006E4212"/>
    <w:rsid w:val="006E473C"/>
    <w:rsid w:val="006F296B"/>
    <w:rsid w:val="006F3DA8"/>
    <w:rsid w:val="006F42BB"/>
    <w:rsid w:val="006F4EC5"/>
    <w:rsid w:val="006F5F28"/>
    <w:rsid w:val="006F646A"/>
    <w:rsid w:val="006F78DC"/>
    <w:rsid w:val="006F7C0A"/>
    <w:rsid w:val="0070273F"/>
    <w:rsid w:val="00702971"/>
    <w:rsid w:val="00711248"/>
    <w:rsid w:val="007130C3"/>
    <w:rsid w:val="00714EB7"/>
    <w:rsid w:val="007150B7"/>
    <w:rsid w:val="00715AF2"/>
    <w:rsid w:val="00720028"/>
    <w:rsid w:val="00721A0D"/>
    <w:rsid w:val="00721F21"/>
    <w:rsid w:val="00722924"/>
    <w:rsid w:val="00724E0F"/>
    <w:rsid w:val="007253D1"/>
    <w:rsid w:val="007262A7"/>
    <w:rsid w:val="0072760E"/>
    <w:rsid w:val="007276A6"/>
    <w:rsid w:val="007310FE"/>
    <w:rsid w:val="0073477A"/>
    <w:rsid w:val="007348E3"/>
    <w:rsid w:val="007365F1"/>
    <w:rsid w:val="00736FCC"/>
    <w:rsid w:val="0073798C"/>
    <w:rsid w:val="00737D71"/>
    <w:rsid w:val="00741F7A"/>
    <w:rsid w:val="007434C5"/>
    <w:rsid w:val="00743F1E"/>
    <w:rsid w:val="007446CE"/>
    <w:rsid w:val="00746C5D"/>
    <w:rsid w:val="00747992"/>
    <w:rsid w:val="007519CC"/>
    <w:rsid w:val="007528C6"/>
    <w:rsid w:val="00755147"/>
    <w:rsid w:val="0075530C"/>
    <w:rsid w:val="00757487"/>
    <w:rsid w:val="00757A23"/>
    <w:rsid w:val="00762D35"/>
    <w:rsid w:val="00763E73"/>
    <w:rsid w:val="00764505"/>
    <w:rsid w:val="00767E47"/>
    <w:rsid w:val="00770DEB"/>
    <w:rsid w:val="007717EC"/>
    <w:rsid w:val="00774F69"/>
    <w:rsid w:val="00776839"/>
    <w:rsid w:val="00781264"/>
    <w:rsid w:val="00782AB4"/>
    <w:rsid w:val="00783AC7"/>
    <w:rsid w:val="00783ACA"/>
    <w:rsid w:val="0078602E"/>
    <w:rsid w:val="007876CA"/>
    <w:rsid w:val="007921F0"/>
    <w:rsid w:val="00795028"/>
    <w:rsid w:val="00795137"/>
    <w:rsid w:val="007961A4"/>
    <w:rsid w:val="00796796"/>
    <w:rsid w:val="007A0B41"/>
    <w:rsid w:val="007A38DC"/>
    <w:rsid w:val="007A3E86"/>
    <w:rsid w:val="007A4F7C"/>
    <w:rsid w:val="007A5360"/>
    <w:rsid w:val="007A5521"/>
    <w:rsid w:val="007A5DFE"/>
    <w:rsid w:val="007A5E9A"/>
    <w:rsid w:val="007B0173"/>
    <w:rsid w:val="007B2509"/>
    <w:rsid w:val="007B3C31"/>
    <w:rsid w:val="007B3C80"/>
    <w:rsid w:val="007B4394"/>
    <w:rsid w:val="007B5133"/>
    <w:rsid w:val="007B5669"/>
    <w:rsid w:val="007C072A"/>
    <w:rsid w:val="007C37E3"/>
    <w:rsid w:val="007C5187"/>
    <w:rsid w:val="007C56AA"/>
    <w:rsid w:val="007C5A0C"/>
    <w:rsid w:val="007C64D8"/>
    <w:rsid w:val="007C65E6"/>
    <w:rsid w:val="007C72B6"/>
    <w:rsid w:val="007C79D0"/>
    <w:rsid w:val="007C7F95"/>
    <w:rsid w:val="007D1B0D"/>
    <w:rsid w:val="007D1FCA"/>
    <w:rsid w:val="007D4F07"/>
    <w:rsid w:val="007D7D47"/>
    <w:rsid w:val="007E4D9B"/>
    <w:rsid w:val="007E57B6"/>
    <w:rsid w:val="007E679A"/>
    <w:rsid w:val="007E72C8"/>
    <w:rsid w:val="007F0E29"/>
    <w:rsid w:val="00801C29"/>
    <w:rsid w:val="00802569"/>
    <w:rsid w:val="008027DF"/>
    <w:rsid w:val="008029D7"/>
    <w:rsid w:val="00803B3F"/>
    <w:rsid w:val="00805559"/>
    <w:rsid w:val="008126D0"/>
    <w:rsid w:val="0081406C"/>
    <w:rsid w:val="00814094"/>
    <w:rsid w:val="00814A0F"/>
    <w:rsid w:val="00814AC9"/>
    <w:rsid w:val="00814D10"/>
    <w:rsid w:val="008159D9"/>
    <w:rsid w:val="008174FD"/>
    <w:rsid w:val="00817E54"/>
    <w:rsid w:val="008218B4"/>
    <w:rsid w:val="008220B7"/>
    <w:rsid w:val="00824E77"/>
    <w:rsid w:val="00831BA6"/>
    <w:rsid w:val="00832B73"/>
    <w:rsid w:val="00835F78"/>
    <w:rsid w:val="00842387"/>
    <w:rsid w:val="008467D9"/>
    <w:rsid w:val="00846F64"/>
    <w:rsid w:val="00852487"/>
    <w:rsid w:val="00853014"/>
    <w:rsid w:val="0085523E"/>
    <w:rsid w:val="0085691E"/>
    <w:rsid w:val="00857523"/>
    <w:rsid w:val="00863409"/>
    <w:rsid w:val="00863BDB"/>
    <w:rsid w:val="008647A3"/>
    <w:rsid w:val="008653DC"/>
    <w:rsid w:val="008658A5"/>
    <w:rsid w:val="00867F63"/>
    <w:rsid w:val="0087475E"/>
    <w:rsid w:val="00874B4B"/>
    <w:rsid w:val="008768FE"/>
    <w:rsid w:val="00876B4E"/>
    <w:rsid w:val="00882550"/>
    <w:rsid w:val="0088263F"/>
    <w:rsid w:val="008837E1"/>
    <w:rsid w:val="0088419D"/>
    <w:rsid w:val="008855FB"/>
    <w:rsid w:val="008856C2"/>
    <w:rsid w:val="008869E7"/>
    <w:rsid w:val="008902B7"/>
    <w:rsid w:val="008909DA"/>
    <w:rsid w:val="00890F78"/>
    <w:rsid w:val="0089132E"/>
    <w:rsid w:val="00892D35"/>
    <w:rsid w:val="00894C9E"/>
    <w:rsid w:val="008A5AE2"/>
    <w:rsid w:val="008B0CF5"/>
    <w:rsid w:val="008B0EB8"/>
    <w:rsid w:val="008B1304"/>
    <w:rsid w:val="008B426A"/>
    <w:rsid w:val="008B45CF"/>
    <w:rsid w:val="008B7F25"/>
    <w:rsid w:val="008C11EB"/>
    <w:rsid w:val="008C177E"/>
    <w:rsid w:val="008C1FB0"/>
    <w:rsid w:val="008C30BC"/>
    <w:rsid w:val="008C65EA"/>
    <w:rsid w:val="008D1F2D"/>
    <w:rsid w:val="008D3C78"/>
    <w:rsid w:val="008D4E32"/>
    <w:rsid w:val="008D5C5C"/>
    <w:rsid w:val="008D651B"/>
    <w:rsid w:val="008D7252"/>
    <w:rsid w:val="008E0EEB"/>
    <w:rsid w:val="008E57CF"/>
    <w:rsid w:val="008E6348"/>
    <w:rsid w:val="008F0CD9"/>
    <w:rsid w:val="008F1E05"/>
    <w:rsid w:val="008F33DB"/>
    <w:rsid w:val="008F48D2"/>
    <w:rsid w:val="008F497F"/>
    <w:rsid w:val="008F4ED1"/>
    <w:rsid w:val="008F5C95"/>
    <w:rsid w:val="008F72A5"/>
    <w:rsid w:val="009006D6"/>
    <w:rsid w:val="00902C9A"/>
    <w:rsid w:val="00903146"/>
    <w:rsid w:val="0090337C"/>
    <w:rsid w:val="0090478E"/>
    <w:rsid w:val="00904E51"/>
    <w:rsid w:val="00905146"/>
    <w:rsid w:val="00906033"/>
    <w:rsid w:val="00906C6E"/>
    <w:rsid w:val="00912B0A"/>
    <w:rsid w:val="00913C75"/>
    <w:rsid w:val="00917795"/>
    <w:rsid w:val="00917BFB"/>
    <w:rsid w:val="00920C1A"/>
    <w:rsid w:val="00922479"/>
    <w:rsid w:val="00931049"/>
    <w:rsid w:val="00933A86"/>
    <w:rsid w:val="00934942"/>
    <w:rsid w:val="00935E26"/>
    <w:rsid w:val="00937912"/>
    <w:rsid w:val="00941484"/>
    <w:rsid w:val="009420D1"/>
    <w:rsid w:val="009426FD"/>
    <w:rsid w:val="00942874"/>
    <w:rsid w:val="0094507D"/>
    <w:rsid w:val="00950EAD"/>
    <w:rsid w:val="00953664"/>
    <w:rsid w:val="009559C6"/>
    <w:rsid w:val="00956F90"/>
    <w:rsid w:val="0096120D"/>
    <w:rsid w:val="00962F05"/>
    <w:rsid w:val="009665F6"/>
    <w:rsid w:val="00967334"/>
    <w:rsid w:val="00971804"/>
    <w:rsid w:val="00973F10"/>
    <w:rsid w:val="0097584F"/>
    <w:rsid w:val="00983047"/>
    <w:rsid w:val="00987C6E"/>
    <w:rsid w:val="00987E2F"/>
    <w:rsid w:val="00990EC9"/>
    <w:rsid w:val="00992C82"/>
    <w:rsid w:val="00992F49"/>
    <w:rsid w:val="00993933"/>
    <w:rsid w:val="009953D0"/>
    <w:rsid w:val="00997D1F"/>
    <w:rsid w:val="009A06C1"/>
    <w:rsid w:val="009A3AE0"/>
    <w:rsid w:val="009B0CF1"/>
    <w:rsid w:val="009B1023"/>
    <w:rsid w:val="009B21A6"/>
    <w:rsid w:val="009B3501"/>
    <w:rsid w:val="009B3666"/>
    <w:rsid w:val="009B4155"/>
    <w:rsid w:val="009B541F"/>
    <w:rsid w:val="009B7848"/>
    <w:rsid w:val="009C1D21"/>
    <w:rsid w:val="009C22D7"/>
    <w:rsid w:val="009C38D0"/>
    <w:rsid w:val="009C415E"/>
    <w:rsid w:val="009C4F8E"/>
    <w:rsid w:val="009C55C5"/>
    <w:rsid w:val="009C646C"/>
    <w:rsid w:val="009C7DFF"/>
    <w:rsid w:val="009D1189"/>
    <w:rsid w:val="009D1358"/>
    <w:rsid w:val="009D246D"/>
    <w:rsid w:val="009D2496"/>
    <w:rsid w:val="009D4C19"/>
    <w:rsid w:val="009D6BEC"/>
    <w:rsid w:val="009D7945"/>
    <w:rsid w:val="009D795B"/>
    <w:rsid w:val="009E1010"/>
    <w:rsid w:val="009E1F60"/>
    <w:rsid w:val="009E203E"/>
    <w:rsid w:val="009E25ED"/>
    <w:rsid w:val="009E430E"/>
    <w:rsid w:val="009E46E1"/>
    <w:rsid w:val="009E46F4"/>
    <w:rsid w:val="009E4A3F"/>
    <w:rsid w:val="009E5939"/>
    <w:rsid w:val="009E5D0E"/>
    <w:rsid w:val="009E60CE"/>
    <w:rsid w:val="009E71D7"/>
    <w:rsid w:val="009F032A"/>
    <w:rsid w:val="009F095E"/>
    <w:rsid w:val="009F10E1"/>
    <w:rsid w:val="009F1BFF"/>
    <w:rsid w:val="009F3B93"/>
    <w:rsid w:val="009F435D"/>
    <w:rsid w:val="009F5938"/>
    <w:rsid w:val="009F69B1"/>
    <w:rsid w:val="009F700D"/>
    <w:rsid w:val="009F7D11"/>
    <w:rsid w:val="009F7D9E"/>
    <w:rsid w:val="00A04C9B"/>
    <w:rsid w:val="00A05C4B"/>
    <w:rsid w:val="00A0617B"/>
    <w:rsid w:val="00A106AD"/>
    <w:rsid w:val="00A10969"/>
    <w:rsid w:val="00A11754"/>
    <w:rsid w:val="00A13209"/>
    <w:rsid w:val="00A143A0"/>
    <w:rsid w:val="00A14D0F"/>
    <w:rsid w:val="00A21472"/>
    <w:rsid w:val="00A21EBE"/>
    <w:rsid w:val="00A23215"/>
    <w:rsid w:val="00A23D82"/>
    <w:rsid w:val="00A23EE3"/>
    <w:rsid w:val="00A27252"/>
    <w:rsid w:val="00A32474"/>
    <w:rsid w:val="00A32EA1"/>
    <w:rsid w:val="00A335B4"/>
    <w:rsid w:val="00A366BD"/>
    <w:rsid w:val="00A37AF9"/>
    <w:rsid w:val="00A41100"/>
    <w:rsid w:val="00A5158E"/>
    <w:rsid w:val="00A52970"/>
    <w:rsid w:val="00A568A7"/>
    <w:rsid w:val="00A6039D"/>
    <w:rsid w:val="00A61E03"/>
    <w:rsid w:val="00A62466"/>
    <w:rsid w:val="00A6252F"/>
    <w:rsid w:val="00A6269B"/>
    <w:rsid w:val="00A62D9E"/>
    <w:rsid w:val="00A66008"/>
    <w:rsid w:val="00A707A9"/>
    <w:rsid w:val="00A70E7E"/>
    <w:rsid w:val="00A715DD"/>
    <w:rsid w:val="00A7441B"/>
    <w:rsid w:val="00A74889"/>
    <w:rsid w:val="00A75903"/>
    <w:rsid w:val="00A76F59"/>
    <w:rsid w:val="00A771D1"/>
    <w:rsid w:val="00A77442"/>
    <w:rsid w:val="00A7787F"/>
    <w:rsid w:val="00A83435"/>
    <w:rsid w:val="00A86F05"/>
    <w:rsid w:val="00A874A7"/>
    <w:rsid w:val="00A879B3"/>
    <w:rsid w:val="00A905A2"/>
    <w:rsid w:val="00A91F1A"/>
    <w:rsid w:val="00A9473D"/>
    <w:rsid w:val="00A9546C"/>
    <w:rsid w:val="00A95ECD"/>
    <w:rsid w:val="00A96685"/>
    <w:rsid w:val="00A96FAB"/>
    <w:rsid w:val="00AA107C"/>
    <w:rsid w:val="00AA1AF0"/>
    <w:rsid w:val="00AA3B65"/>
    <w:rsid w:val="00AA3F9D"/>
    <w:rsid w:val="00AA45F8"/>
    <w:rsid w:val="00AA4B73"/>
    <w:rsid w:val="00AA5ACA"/>
    <w:rsid w:val="00AA6582"/>
    <w:rsid w:val="00AA779F"/>
    <w:rsid w:val="00AB0F98"/>
    <w:rsid w:val="00AB238D"/>
    <w:rsid w:val="00AB451B"/>
    <w:rsid w:val="00AB5797"/>
    <w:rsid w:val="00AB5A9D"/>
    <w:rsid w:val="00AB5DA5"/>
    <w:rsid w:val="00AB6CFB"/>
    <w:rsid w:val="00AB7E3C"/>
    <w:rsid w:val="00AC0743"/>
    <w:rsid w:val="00AC2D5F"/>
    <w:rsid w:val="00AC5CDF"/>
    <w:rsid w:val="00AC7B03"/>
    <w:rsid w:val="00AC7E78"/>
    <w:rsid w:val="00AD00B3"/>
    <w:rsid w:val="00AD1483"/>
    <w:rsid w:val="00AD26CE"/>
    <w:rsid w:val="00AD34ED"/>
    <w:rsid w:val="00AD4C7E"/>
    <w:rsid w:val="00AD5224"/>
    <w:rsid w:val="00AD7B18"/>
    <w:rsid w:val="00AE0932"/>
    <w:rsid w:val="00AE0A51"/>
    <w:rsid w:val="00AE40E6"/>
    <w:rsid w:val="00AE4D9C"/>
    <w:rsid w:val="00AE5808"/>
    <w:rsid w:val="00AE782C"/>
    <w:rsid w:val="00AF6D85"/>
    <w:rsid w:val="00B004E3"/>
    <w:rsid w:val="00B0089E"/>
    <w:rsid w:val="00B03D98"/>
    <w:rsid w:val="00B05165"/>
    <w:rsid w:val="00B06070"/>
    <w:rsid w:val="00B06FD4"/>
    <w:rsid w:val="00B129AF"/>
    <w:rsid w:val="00B13067"/>
    <w:rsid w:val="00B141C6"/>
    <w:rsid w:val="00B14C67"/>
    <w:rsid w:val="00B20711"/>
    <w:rsid w:val="00B232BC"/>
    <w:rsid w:val="00B3137A"/>
    <w:rsid w:val="00B31AD0"/>
    <w:rsid w:val="00B32E68"/>
    <w:rsid w:val="00B34E40"/>
    <w:rsid w:val="00B358D8"/>
    <w:rsid w:val="00B36F1F"/>
    <w:rsid w:val="00B372F8"/>
    <w:rsid w:val="00B3764D"/>
    <w:rsid w:val="00B4073F"/>
    <w:rsid w:val="00B41284"/>
    <w:rsid w:val="00B4186D"/>
    <w:rsid w:val="00B42A2B"/>
    <w:rsid w:val="00B44483"/>
    <w:rsid w:val="00B470CC"/>
    <w:rsid w:val="00B47C4C"/>
    <w:rsid w:val="00B5346E"/>
    <w:rsid w:val="00B53A12"/>
    <w:rsid w:val="00B55DB5"/>
    <w:rsid w:val="00B56523"/>
    <w:rsid w:val="00B602F8"/>
    <w:rsid w:val="00B60307"/>
    <w:rsid w:val="00B607F1"/>
    <w:rsid w:val="00B61EDF"/>
    <w:rsid w:val="00B630CD"/>
    <w:rsid w:val="00B63251"/>
    <w:rsid w:val="00B64A42"/>
    <w:rsid w:val="00B654E3"/>
    <w:rsid w:val="00B6565A"/>
    <w:rsid w:val="00B74BC6"/>
    <w:rsid w:val="00B7565F"/>
    <w:rsid w:val="00B768C7"/>
    <w:rsid w:val="00B77BE2"/>
    <w:rsid w:val="00B8035B"/>
    <w:rsid w:val="00B838F0"/>
    <w:rsid w:val="00B8632D"/>
    <w:rsid w:val="00B90491"/>
    <w:rsid w:val="00B905B4"/>
    <w:rsid w:val="00B90BC6"/>
    <w:rsid w:val="00B90CA3"/>
    <w:rsid w:val="00B91BA5"/>
    <w:rsid w:val="00B92800"/>
    <w:rsid w:val="00B92D50"/>
    <w:rsid w:val="00B944AB"/>
    <w:rsid w:val="00BA0D5F"/>
    <w:rsid w:val="00BA3366"/>
    <w:rsid w:val="00BA4F8A"/>
    <w:rsid w:val="00BA5161"/>
    <w:rsid w:val="00BA7113"/>
    <w:rsid w:val="00BB20EF"/>
    <w:rsid w:val="00BB52C7"/>
    <w:rsid w:val="00BB73F7"/>
    <w:rsid w:val="00BC189B"/>
    <w:rsid w:val="00BC46BD"/>
    <w:rsid w:val="00BC52B9"/>
    <w:rsid w:val="00BC547F"/>
    <w:rsid w:val="00BC59E6"/>
    <w:rsid w:val="00BD1948"/>
    <w:rsid w:val="00BD7DCE"/>
    <w:rsid w:val="00BE02C2"/>
    <w:rsid w:val="00BE6E60"/>
    <w:rsid w:val="00BF04C9"/>
    <w:rsid w:val="00BF1DDE"/>
    <w:rsid w:val="00BF5366"/>
    <w:rsid w:val="00BF56CA"/>
    <w:rsid w:val="00BF5E03"/>
    <w:rsid w:val="00BF739A"/>
    <w:rsid w:val="00BF7C1C"/>
    <w:rsid w:val="00C009C9"/>
    <w:rsid w:val="00C03328"/>
    <w:rsid w:val="00C0414D"/>
    <w:rsid w:val="00C0586F"/>
    <w:rsid w:val="00C05E70"/>
    <w:rsid w:val="00C12166"/>
    <w:rsid w:val="00C12D39"/>
    <w:rsid w:val="00C1301F"/>
    <w:rsid w:val="00C13C95"/>
    <w:rsid w:val="00C152EA"/>
    <w:rsid w:val="00C16F59"/>
    <w:rsid w:val="00C2091E"/>
    <w:rsid w:val="00C22261"/>
    <w:rsid w:val="00C22CB2"/>
    <w:rsid w:val="00C23372"/>
    <w:rsid w:val="00C25122"/>
    <w:rsid w:val="00C26186"/>
    <w:rsid w:val="00C304C1"/>
    <w:rsid w:val="00C30B05"/>
    <w:rsid w:val="00C345DD"/>
    <w:rsid w:val="00C3496B"/>
    <w:rsid w:val="00C37272"/>
    <w:rsid w:val="00C40800"/>
    <w:rsid w:val="00C41B80"/>
    <w:rsid w:val="00C42288"/>
    <w:rsid w:val="00C42C8A"/>
    <w:rsid w:val="00C433F5"/>
    <w:rsid w:val="00C434BC"/>
    <w:rsid w:val="00C45706"/>
    <w:rsid w:val="00C5083E"/>
    <w:rsid w:val="00C52945"/>
    <w:rsid w:val="00C53703"/>
    <w:rsid w:val="00C56B0F"/>
    <w:rsid w:val="00C56F7F"/>
    <w:rsid w:val="00C57EE3"/>
    <w:rsid w:val="00C605BB"/>
    <w:rsid w:val="00C60FF9"/>
    <w:rsid w:val="00C613D6"/>
    <w:rsid w:val="00C61925"/>
    <w:rsid w:val="00C633CA"/>
    <w:rsid w:val="00C67B53"/>
    <w:rsid w:val="00C704FA"/>
    <w:rsid w:val="00C729EE"/>
    <w:rsid w:val="00C74532"/>
    <w:rsid w:val="00C76EBB"/>
    <w:rsid w:val="00C81F8A"/>
    <w:rsid w:val="00C840A4"/>
    <w:rsid w:val="00C84CBB"/>
    <w:rsid w:val="00C84F28"/>
    <w:rsid w:val="00C851F3"/>
    <w:rsid w:val="00C87129"/>
    <w:rsid w:val="00C87541"/>
    <w:rsid w:val="00C87CA0"/>
    <w:rsid w:val="00C902DB"/>
    <w:rsid w:val="00C904D9"/>
    <w:rsid w:val="00C90F83"/>
    <w:rsid w:val="00C91BF0"/>
    <w:rsid w:val="00C9212F"/>
    <w:rsid w:val="00C9267B"/>
    <w:rsid w:val="00C93160"/>
    <w:rsid w:val="00C950E1"/>
    <w:rsid w:val="00C9511D"/>
    <w:rsid w:val="00C95282"/>
    <w:rsid w:val="00C954F9"/>
    <w:rsid w:val="00C959FD"/>
    <w:rsid w:val="00CA0A99"/>
    <w:rsid w:val="00CA1E75"/>
    <w:rsid w:val="00CA2548"/>
    <w:rsid w:val="00CA2FB7"/>
    <w:rsid w:val="00CA4EA9"/>
    <w:rsid w:val="00CA565C"/>
    <w:rsid w:val="00CA627F"/>
    <w:rsid w:val="00CA7DB7"/>
    <w:rsid w:val="00CB0D56"/>
    <w:rsid w:val="00CB28EB"/>
    <w:rsid w:val="00CB7A43"/>
    <w:rsid w:val="00CB7C42"/>
    <w:rsid w:val="00CC19D0"/>
    <w:rsid w:val="00CC5758"/>
    <w:rsid w:val="00CC7B27"/>
    <w:rsid w:val="00CC7C5E"/>
    <w:rsid w:val="00CD161E"/>
    <w:rsid w:val="00CD2ADB"/>
    <w:rsid w:val="00CD2EF6"/>
    <w:rsid w:val="00CD34C5"/>
    <w:rsid w:val="00CD6AA6"/>
    <w:rsid w:val="00CD7825"/>
    <w:rsid w:val="00CE0755"/>
    <w:rsid w:val="00CE0827"/>
    <w:rsid w:val="00CE0F82"/>
    <w:rsid w:val="00CE49D3"/>
    <w:rsid w:val="00CE50A8"/>
    <w:rsid w:val="00CE5231"/>
    <w:rsid w:val="00CE5DF8"/>
    <w:rsid w:val="00CF029D"/>
    <w:rsid w:val="00CF179C"/>
    <w:rsid w:val="00CF199B"/>
    <w:rsid w:val="00CF2A1F"/>
    <w:rsid w:val="00CF2EBF"/>
    <w:rsid w:val="00CF626A"/>
    <w:rsid w:val="00CF77A7"/>
    <w:rsid w:val="00D02BC5"/>
    <w:rsid w:val="00D05046"/>
    <w:rsid w:val="00D10992"/>
    <w:rsid w:val="00D10AE8"/>
    <w:rsid w:val="00D10E58"/>
    <w:rsid w:val="00D11E12"/>
    <w:rsid w:val="00D157C9"/>
    <w:rsid w:val="00D24EFC"/>
    <w:rsid w:val="00D24F62"/>
    <w:rsid w:val="00D26E3D"/>
    <w:rsid w:val="00D26FE9"/>
    <w:rsid w:val="00D30125"/>
    <w:rsid w:val="00D324EA"/>
    <w:rsid w:val="00D33574"/>
    <w:rsid w:val="00D33F26"/>
    <w:rsid w:val="00D345D0"/>
    <w:rsid w:val="00D35A7A"/>
    <w:rsid w:val="00D36A3B"/>
    <w:rsid w:val="00D4012A"/>
    <w:rsid w:val="00D4042C"/>
    <w:rsid w:val="00D4212E"/>
    <w:rsid w:val="00D43626"/>
    <w:rsid w:val="00D43718"/>
    <w:rsid w:val="00D453C1"/>
    <w:rsid w:val="00D4653D"/>
    <w:rsid w:val="00D50AB5"/>
    <w:rsid w:val="00D55153"/>
    <w:rsid w:val="00D562F3"/>
    <w:rsid w:val="00D568D2"/>
    <w:rsid w:val="00D5783A"/>
    <w:rsid w:val="00D57A70"/>
    <w:rsid w:val="00D60348"/>
    <w:rsid w:val="00D605FA"/>
    <w:rsid w:val="00D62B8D"/>
    <w:rsid w:val="00D67207"/>
    <w:rsid w:val="00D6720F"/>
    <w:rsid w:val="00D710FF"/>
    <w:rsid w:val="00D723FB"/>
    <w:rsid w:val="00D72E7B"/>
    <w:rsid w:val="00D7555E"/>
    <w:rsid w:val="00D779D2"/>
    <w:rsid w:val="00D77A2F"/>
    <w:rsid w:val="00D81094"/>
    <w:rsid w:val="00D81C4B"/>
    <w:rsid w:val="00D81CA6"/>
    <w:rsid w:val="00D820D1"/>
    <w:rsid w:val="00D8445E"/>
    <w:rsid w:val="00D90FBB"/>
    <w:rsid w:val="00D91B77"/>
    <w:rsid w:val="00D92E19"/>
    <w:rsid w:val="00D9406E"/>
    <w:rsid w:val="00DA104B"/>
    <w:rsid w:val="00DA1193"/>
    <w:rsid w:val="00DA18B9"/>
    <w:rsid w:val="00DA418D"/>
    <w:rsid w:val="00DA5935"/>
    <w:rsid w:val="00DA63C4"/>
    <w:rsid w:val="00DA7C65"/>
    <w:rsid w:val="00DB01A8"/>
    <w:rsid w:val="00DB0CE7"/>
    <w:rsid w:val="00DB2123"/>
    <w:rsid w:val="00DB33C3"/>
    <w:rsid w:val="00DB532B"/>
    <w:rsid w:val="00DC17FB"/>
    <w:rsid w:val="00DC209A"/>
    <w:rsid w:val="00DC2514"/>
    <w:rsid w:val="00DC27C2"/>
    <w:rsid w:val="00DC3C8F"/>
    <w:rsid w:val="00DC46E9"/>
    <w:rsid w:val="00DC46FA"/>
    <w:rsid w:val="00DC6742"/>
    <w:rsid w:val="00DC7767"/>
    <w:rsid w:val="00DD3579"/>
    <w:rsid w:val="00DD4A77"/>
    <w:rsid w:val="00DD4DA5"/>
    <w:rsid w:val="00DD58F9"/>
    <w:rsid w:val="00DD5FB0"/>
    <w:rsid w:val="00DD6919"/>
    <w:rsid w:val="00DD7230"/>
    <w:rsid w:val="00DE1D01"/>
    <w:rsid w:val="00DE4322"/>
    <w:rsid w:val="00DE624F"/>
    <w:rsid w:val="00DE6EBB"/>
    <w:rsid w:val="00DE7B9E"/>
    <w:rsid w:val="00DF0431"/>
    <w:rsid w:val="00DF2751"/>
    <w:rsid w:val="00DF2D6E"/>
    <w:rsid w:val="00DF6CC5"/>
    <w:rsid w:val="00DF7238"/>
    <w:rsid w:val="00E00B3B"/>
    <w:rsid w:val="00E01D3C"/>
    <w:rsid w:val="00E0332F"/>
    <w:rsid w:val="00E03F88"/>
    <w:rsid w:val="00E04617"/>
    <w:rsid w:val="00E07783"/>
    <w:rsid w:val="00E10EA9"/>
    <w:rsid w:val="00E120D6"/>
    <w:rsid w:val="00E12E8C"/>
    <w:rsid w:val="00E14733"/>
    <w:rsid w:val="00E14FC1"/>
    <w:rsid w:val="00E156A8"/>
    <w:rsid w:val="00E16B36"/>
    <w:rsid w:val="00E16C24"/>
    <w:rsid w:val="00E16F5B"/>
    <w:rsid w:val="00E16FFA"/>
    <w:rsid w:val="00E24F06"/>
    <w:rsid w:val="00E3377A"/>
    <w:rsid w:val="00E3551C"/>
    <w:rsid w:val="00E40D4C"/>
    <w:rsid w:val="00E4153E"/>
    <w:rsid w:val="00E4482F"/>
    <w:rsid w:val="00E44BED"/>
    <w:rsid w:val="00E45660"/>
    <w:rsid w:val="00E4611F"/>
    <w:rsid w:val="00E466DF"/>
    <w:rsid w:val="00E50A25"/>
    <w:rsid w:val="00E51B06"/>
    <w:rsid w:val="00E52B92"/>
    <w:rsid w:val="00E532CF"/>
    <w:rsid w:val="00E53608"/>
    <w:rsid w:val="00E536A0"/>
    <w:rsid w:val="00E53DD8"/>
    <w:rsid w:val="00E55452"/>
    <w:rsid w:val="00E573F8"/>
    <w:rsid w:val="00E65306"/>
    <w:rsid w:val="00E717C1"/>
    <w:rsid w:val="00E72153"/>
    <w:rsid w:val="00E74BDD"/>
    <w:rsid w:val="00E7613A"/>
    <w:rsid w:val="00E814B0"/>
    <w:rsid w:val="00E827A7"/>
    <w:rsid w:val="00E829FD"/>
    <w:rsid w:val="00E82E2D"/>
    <w:rsid w:val="00E8372F"/>
    <w:rsid w:val="00E83DD8"/>
    <w:rsid w:val="00E8454C"/>
    <w:rsid w:val="00E861F7"/>
    <w:rsid w:val="00E87377"/>
    <w:rsid w:val="00E87951"/>
    <w:rsid w:val="00E91BF8"/>
    <w:rsid w:val="00E91C93"/>
    <w:rsid w:val="00E94BAF"/>
    <w:rsid w:val="00E955AF"/>
    <w:rsid w:val="00E96909"/>
    <w:rsid w:val="00E969A0"/>
    <w:rsid w:val="00EA15E1"/>
    <w:rsid w:val="00EA21A6"/>
    <w:rsid w:val="00EA620D"/>
    <w:rsid w:val="00EB28D1"/>
    <w:rsid w:val="00EB2AAF"/>
    <w:rsid w:val="00EB3E3B"/>
    <w:rsid w:val="00EB48BE"/>
    <w:rsid w:val="00EB54CD"/>
    <w:rsid w:val="00EB67C7"/>
    <w:rsid w:val="00EC305B"/>
    <w:rsid w:val="00EC357B"/>
    <w:rsid w:val="00EC35F0"/>
    <w:rsid w:val="00EC404F"/>
    <w:rsid w:val="00EC523E"/>
    <w:rsid w:val="00EC5CD3"/>
    <w:rsid w:val="00EC6824"/>
    <w:rsid w:val="00EC6BCE"/>
    <w:rsid w:val="00ED0595"/>
    <w:rsid w:val="00ED1C85"/>
    <w:rsid w:val="00ED20A1"/>
    <w:rsid w:val="00ED285B"/>
    <w:rsid w:val="00ED3A3E"/>
    <w:rsid w:val="00ED3F3A"/>
    <w:rsid w:val="00ED4D5A"/>
    <w:rsid w:val="00ED7361"/>
    <w:rsid w:val="00EE1525"/>
    <w:rsid w:val="00EE1B53"/>
    <w:rsid w:val="00EE3653"/>
    <w:rsid w:val="00EE7833"/>
    <w:rsid w:val="00EF10D5"/>
    <w:rsid w:val="00EF2943"/>
    <w:rsid w:val="00EF723C"/>
    <w:rsid w:val="00EF799B"/>
    <w:rsid w:val="00F010BE"/>
    <w:rsid w:val="00F01461"/>
    <w:rsid w:val="00F035CC"/>
    <w:rsid w:val="00F03AD3"/>
    <w:rsid w:val="00F066B3"/>
    <w:rsid w:val="00F07C6F"/>
    <w:rsid w:val="00F114C6"/>
    <w:rsid w:val="00F12A47"/>
    <w:rsid w:val="00F1481E"/>
    <w:rsid w:val="00F178A2"/>
    <w:rsid w:val="00F20344"/>
    <w:rsid w:val="00F27545"/>
    <w:rsid w:val="00F303B5"/>
    <w:rsid w:val="00F306D0"/>
    <w:rsid w:val="00F32147"/>
    <w:rsid w:val="00F32916"/>
    <w:rsid w:val="00F40B12"/>
    <w:rsid w:val="00F40B1E"/>
    <w:rsid w:val="00F41F31"/>
    <w:rsid w:val="00F4252D"/>
    <w:rsid w:val="00F42D15"/>
    <w:rsid w:val="00F47731"/>
    <w:rsid w:val="00F47863"/>
    <w:rsid w:val="00F51EC7"/>
    <w:rsid w:val="00F52B50"/>
    <w:rsid w:val="00F5374A"/>
    <w:rsid w:val="00F539DA"/>
    <w:rsid w:val="00F53E35"/>
    <w:rsid w:val="00F53EB1"/>
    <w:rsid w:val="00F555B8"/>
    <w:rsid w:val="00F57074"/>
    <w:rsid w:val="00F6094D"/>
    <w:rsid w:val="00F61A4C"/>
    <w:rsid w:val="00F62F49"/>
    <w:rsid w:val="00F66A54"/>
    <w:rsid w:val="00F6786A"/>
    <w:rsid w:val="00F67EA7"/>
    <w:rsid w:val="00F75A7C"/>
    <w:rsid w:val="00F76052"/>
    <w:rsid w:val="00F80DBD"/>
    <w:rsid w:val="00F81401"/>
    <w:rsid w:val="00F8249F"/>
    <w:rsid w:val="00F82626"/>
    <w:rsid w:val="00F86770"/>
    <w:rsid w:val="00F900BA"/>
    <w:rsid w:val="00F90A72"/>
    <w:rsid w:val="00F91600"/>
    <w:rsid w:val="00F91634"/>
    <w:rsid w:val="00F950B9"/>
    <w:rsid w:val="00F9539C"/>
    <w:rsid w:val="00FA0F53"/>
    <w:rsid w:val="00FA206E"/>
    <w:rsid w:val="00FA2ACB"/>
    <w:rsid w:val="00FA2DB3"/>
    <w:rsid w:val="00FA3DE2"/>
    <w:rsid w:val="00FA5F1A"/>
    <w:rsid w:val="00FA5F3B"/>
    <w:rsid w:val="00FA6555"/>
    <w:rsid w:val="00FB049A"/>
    <w:rsid w:val="00FB33A3"/>
    <w:rsid w:val="00FB3C0D"/>
    <w:rsid w:val="00FB4794"/>
    <w:rsid w:val="00FB7256"/>
    <w:rsid w:val="00FB74ED"/>
    <w:rsid w:val="00FB78FB"/>
    <w:rsid w:val="00FC2810"/>
    <w:rsid w:val="00FC55F2"/>
    <w:rsid w:val="00FD170C"/>
    <w:rsid w:val="00FD1CC9"/>
    <w:rsid w:val="00FD2B1A"/>
    <w:rsid w:val="00FD4E4E"/>
    <w:rsid w:val="00FD60A4"/>
    <w:rsid w:val="00FD675A"/>
    <w:rsid w:val="00FD7762"/>
    <w:rsid w:val="00FE686C"/>
    <w:rsid w:val="00FE6872"/>
    <w:rsid w:val="00FE68A8"/>
    <w:rsid w:val="00FF1593"/>
    <w:rsid w:val="00FF1A01"/>
    <w:rsid w:val="00FF2816"/>
    <w:rsid w:val="00FF5388"/>
    <w:rsid w:val="00FF59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72B324"/>
  <w15:chartTrackingRefBased/>
  <w15:docId w15:val="{8E3DBBFB-6BE7-45C0-828A-3CD0F85E4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178"/>
    <w:rPr>
      <w:noProof/>
      <w:sz w:val="24"/>
      <w:szCs w:val="24"/>
      <w:lang w:val="id-ID"/>
    </w:rPr>
  </w:style>
  <w:style w:type="paragraph" w:styleId="Heading1">
    <w:name w:val="heading 1"/>
    <w:basedOn w:val="Normal"/>
    <w:next w:val="Normal"/>
    <w:link w:val="Heading1Char"/>
    <w:uiPriority w:val="9"/>
    <w:qFormat/>
    <w:rsid w:val="00FE6872"/>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semiHidden/>
    <w:unhideWhenUsed/>
    <w:qFormat/>
    <w:rsid w:val="00F61A4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semiHidden/>
    <w:unhideWhenUsed/>
    <w:qFormat/>
    <w:rsid w:val="00427DE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uiPriority w:val="99"/>
    <w:rsid w:val="00056F01"/>
    <w:pPr>
      <w:spacing w:line="360" w:lineRule="auto"/>
      <w:jc w:val="right"/>
    </w:pPr>
    <w:rPr>
      <w:sz w:val="16"/>
      <w:szCs w:val="16"/>
      <w:lang w:val="x-none" w:eastAsia="x-none"/>
    </w:rPr>
  </w:style>
  <w:style w:type="character" w:customStyle="1" w:styleId="BodyText3Char">
    <w:name w:val="Body Text 3 Char"/>
    <w:link w:val="BodyText3"/>
    <w:uiPriority w:val="99"/>
    <w:locked/>
    <w:rPr>
      <w:rFonts w:cs="Times New Roman"/>
      <w:sz w:val="16"/>
      <w:szCs w:val="16"/>
    </w:rPr>
  </w:style>
  <w:style w:type="table" w:styleId="TableGrid">
    <w:name w:val="Table Grid"/>
    <w:basedOn w:val="TableNormal"/>
    <w:uiPriority w:val="59"/>
    <w:rsid w:val="00056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rsid w:val="00BC46BD"/>
    <w:pPr>
      <w:spacing w:after="120"/>
    </w:pPr>
    <w:rPr>
      <w:lang w:val="x-none" w:eastAsia="x-none"/>
    </w:rPr>
  </w:style>
  <w:style w:type="character" w:customStyle="1" w:styleId="BodyTextChar">
    <w:name w:val="Body Text Char"/>
    <w:link w:val="BodyText"/>
    <w:uiPriority w:val="99"/>
    <w:locked/>
    <w:rsid w:val="0006418A"/>
    <w:rPr>
      <w:rFonts w:cs="Times New Roman"/>
      <w:sz w:val="24"/>
      <w:szCs w:val="24"/>
    </w:rPr>
  </w:style>
  <w:style w:type="paragraph" w:styleId="BodyTextIndent2">
    <w:name w:val="Body Text Indent 2"/>
    <w:basedOn w:val="Normal"/>
    <w:link w:val="BodyTextIndent2Char"/>
    <w:uiPriority w:val="99"/>
    <w:rsid w:val="00BC46BD"/>
    <w:pPr>
      <w:spacing w:after="120" w:line="480" w:lineRule="auto"/>
      <w:ind w:left="283"/>
    </w:pPr>
    <w:rPr>
      <w:lang w:val="x-none" w:eastAsia="x-none"/>
    </w:rPr>
  </w:style>
  <w:style w:type="character" w:customStyle="1" w:styleId="BodyTextIndent2Char">
    <w:name w:val="Body Text Indent 2 Char"/>
    <w:link w:val="BodyTextIndent2"/>
    <w:uiPriority w:val="99"/>
    <w:semiHidden/>
    <w:locked/>
    <w:rPr>
      <w:rFonts w:cs="Times New Roman"/>
      <w:sz w:val="24"/>
      <w:szCs w:val="24"/>
    </w:rPr>
  </w:style>
  <w:style w:type="paragraph" w:styleId="BodyTextIndent">
    <w:name w:val="Body Text Indent"/>
    <w:basedOn w:val="Normal"/>
    <w:link w:val="BodyTextIndentChar"/>
    <w:uiPriority w:val="99"/>
    <w:rsid w:val="00BA3366"/>
    <w:pPr>
      <w:spacing w:after="120"/>
      <w:ind w:left="283"/>
    </w:pPr>
    <w:rPr>
      <w:lang w:val="x-none" w:eastAsia="x-none"/>
    </w:rPr>
  </w:style>
  <w:style w:type="character" w:customStyle="1" w:styleId="BodyTextIndentChar">
    <w:name w:val="Body Text Indent Char"/>
    <w:link w:val="BodyTextIndent"/>
    <w:uiPriority w:val="99"/>
    <w:semiHidden/>
    <w:locked/>
    <w:rPr>
      <w:rFonts w:cs="Times New Roman"/>
      <w:sz w:val="24"/>
      <w:szCs w:val="24"/>
    </w:rPr>
  </w:style>
  <w:style w:type="paragraph" w:styleId="Footer">
    <w:name w:val="footer"/>
    <w:basedOn w:val="Normal"/>
    <w:link w:val="FooterChar"/>
    <w:uiPriority w:val="99"/>
    <w:rsid w:val="00017B05"/>
    <w:pPr>
      <w:tabs>
        <w:tab w:val="center" w:pos="4320"/>
        <w:tab w:val="right" w:pos="8640"/>
      </w:tabs>
    </w:pPr>
    <w:rPr>
      <w:lang w:val="x-none" w:eastAsia="x-none"/>
    </w:rPr>
  </w:style>
  <w:style w:type="character" w:customStyle="1" w:styleId="FooterChar">
    <w:name w:val="Footer Char"/>
    <w:link w:val="Footer"/>
    <w:uiPriority w:val="99"/>
    <w:locked/>
    <w:rPr>
      <w:rFonts w:cs="Times New Roman"/>
      <w:sz w:val="24"/>
      <w:szCs w:val="24"/>
    </w:rPr>
  </w:style>
  <w:style w:type="character" w:styleId="PageNumber">
    <w:name w:val="page number"/>
    <w:rsid w:val="00017B05"/>
    <w:rPr>
      <w:rFonts w:cs="Times New Roman"/>
    </w:rPr>
  </w:style>
  <w:style w:type="paragraph" w:styleId="BodyTextIndent3">
    <w:name w:val="Body Text Indent 3"/>
    <w:basedOn w:val="Normal"/>
    <w:link w:val="BodyTextIndent3Char"/>
    <w:uiPriority w:val="99"/>
    <w:rsid w:val="007C64D8"/>
    <w:pPr>
      <w:spacing w:after="120"/>
      <w:ind w:left="283"/>
    </w:pPr>
    <w:rPr>
      <w:sz w:val="16"/>
      <w:szCs w:val="16"/>
      <w:lang w:val="x-none" w:eastAsia="x-none"/>
    </w:rPr>
  </w:style>
  <w:style w:type="character" w:customStyle="1" w:styleId="BodyTextIndent3Char">
    <w:name w:val="Body Text Indent 3 Char"/>
    <w:link w:val="BodyTextIndent3"/>
    <w:uiPriority w:val="99"/>
    <w:semiHidden/>
    <w:locked/>
    <w:rPr>
      <w:rFonts w:cs="Times New Roman"/>
      <w:sz w:val="16"/>
      <w:szCs w:val="16"/>
    </w:rPr>
  </w:style>
  <w:style w:type="paragraph" w:styleId="Subtitle">
    <w:name w:val="Subtitle"/>
    <w:basedOn w:val="Normal"/>
    <w:link w:val="SubtitleChar"/>
    <w:uiPriority w:val="11"/>
    <w:qFormat/>
    <w:rsid w:val="007C64D8"/>
    <w:pPr>
      <w:spacing w:line="360" w:lineRule="auto"/>
      <w:jc w:val="center"/>
    </w:pPr>
    <w:rPr>
      <w:rFonts w:ascii="Cambria" w:hAnsi="Cambria"/>
      <w:lang w:val="x-none" w:eastAsia="x-none"/>
    </w:rPr>
  </w:style>
  <w:style w:type="character" w:customStyle="1" w:styleId="SubtitleChar">
    <w:name w:val="Subtitle Char"/>
    <w:link w:val="Subtitle"/>
    <w:uiPriority w:val="11"/>
    <w:locked/>
    <w:rPr>
      <w:rFonts w:ascii="Cambria" w:eastAsia="Times New Roman" w:hAnsi="Cambria" w:cs="Times New Roman"/>
      <w:sz w:val="24"/>
      <w:szCs w:val="24"/>
    </w:rPr>
  </w:style>
  <w:style w:type="paragraph" w:styleId="Header">
    <w:name w:val="header"/>
    <w:basedOn w:val="Normal"/>
    <w:link w:val="HeaderChar"/>
    <w:uiPriority w:val="99"/>
    <w:rsid w:val="007A5E9A"/>
    <w:pPr>
      <w:tabs>
        <w:tab w:val="center" w:pos="4320"/>
        <w:tab w:val="right" w:pos="8640"/>
      </w:tabs>
    </w:pPr>
    <w:rPr>
      <w:lang w:val="x-none" w:eastAsia="x-none"/>
    </w:rPr>
  </w:style>
  <w:style w:type="character" w:customStyle="1" w:styleId="HeaderChar">
    <w:name w:val="Header Char"/>
    <w:link w:val="Header"/>
    <w:uiPriority w:val="99"/>
    <w:locked/>
    <w:rPr>
      <w:rFonts w:cs="Times New Roman"/>
      <w:sz w:val="24"/>
      <w:szCs w:val="24"/>
    </w:rPr>
  </w:style>
  <w:style w:type="paragraph" w:styleId="Title">
    <w:name w:val="Title"/>
    <w:basedOn w:val="Normal"/>
    <w:link w:val="TitleChar"/>
    <w:qFormat/>
    <w:rsid w:val="002973CB"/>
    <w:pPr>
      <w:spacing w:line="360" w:lineRule="auto"/>
      <w:jc w:val="center"/>
    </w:pPr>
    <w:rPr>
      <w:b/>
      <w:sz w:val="28"/>
      <w:szCs w:val="20"/>
      <w:lang w:val="x-none" w:eastAsia="x-none"/>
    </w:rPr>
  </w:style>
  <w:style w:type="character" w:customStyle="1" w:styleId="TitleChar">
    <w:name w:val="Title Char"/>
    <w:link w:val="Title"/>
    <w:locked/>
    <w:rsid w:val="002973CB"/>
    <w:rPr>
      <w:rFonts w:cs="Times New Roman"/>
      <w:b/>
      <w:sz w:val="28"/>
    </w:rPr>
  </w:style>
  <w:style w:type="paragraph" w:styleId="BalloonText">
    <w:name w:val="Balloon Text"/>
    <w:basedOn w:val="Normal"/>
    <w:link w:val="BalloonTextChar"/>
    <w:uiPriority w:val="99"/>
    <w:semiHidden/>
    <w:unhideWhenUsed/>
    <w:rsid w:val="0006418A"/>
    <w:rPr>
      <w:rFonts w:ascii="Tahoma" w:hAnsi="Tahoma"/>
      <w:sz w:val="16"/>
      <w:szCs w:val="16"/>
      <w:lang w:val="x-none" w:eastAsia="x-none"/>
    </w:rPr>
  </w:style>
  <w:style w:type="character" w:customStyle="1" w:styleId="BalloonTextChar">
    <w:name w:val="Balloon Text Char"/>
    <w:link w:val="BalloonText"/>
    <w:uiPriority w:val="99"/>
    <w:semiHidden/>
    <w:locked/>
    <w:rsid w:val="0006418A"/>
    <w:rPr>
      <w:rFonts w:ascii="Tahoma" w:hAnsi="Tahoma" w:cs="Tahoma"/>
      <w:sz w:val="16"/>
      <w:szCs w:val="16"/>
    </w:rPr>
  </w:style>
  <w:style w:type="paragraph" w:styleId="ListParagraph">
    <w:name w:val="List Paragraph"/>
    <w:aliases w:val="Heading 2 Char1,Char Char,List Paragraph1"/>
    <w:basedOn w:val="Normal"/>
    <w:link w:val="ListParagraphChar"/>
    <w:uiPriority w:val="34"/>
    <w:qFormat/>
    <w:rsid w:val="00BA0D5F"/>
    <w:pPr>
      <w:ind w:left="720"/>
      <w:contextualSpacing/>
    </w:pPr>
  </w:style>
  <w:style w:type="character" w:styleId="Hyperlink">
    <w:name w:val="Hyperlink"/>
    <w:uiPriority w:val="99"/>
    <w:rsid w:val="00503295"/>
    <w:rPr>
      <w:rFonts w:cs="Times New Roman"/>
      <w:color w:val="0000FF"/>
      <w:u w:val="single"/>
    </w:rPr>
  </w:style>
  <w:style w:type="paragraph" w:customStyle="1" w:styleId="NormalArial">
    <w:name w:val="Normal + Arial"/>
    <w:aliases w:val="11 pt,Bold,Centered,Line spacing:  normal"/>
    <w:basedOn w:val="Normal"/>
    <w:rsid w:val="00002F9F"/>
    <w:pPr>
      <w:spacing w:line="276" w:lineRule="auto"/>
      <w:jc w:val="center"/>
    </w:pPr>
    <w:rPr>
      <w:rFonts w:ascii="Arial" w:hAnsi="Arial" w:cs="Arial"/>
      <w:b/>
      <w:sz w:val="22"/>
      <w:szCs w:val="22"/>
    </w:rPr>
  </w:style>
  <w:style w:type="character" w:customStyle="1" w:styleId="shorttext">
    <w:name w:val="short_text"/>
    <w:basedOn w:val="DefaultParagraphFont"/>
    <w:rsid w:val="007A38DC"/>
  </w:style>
  <w:style w:type="paragraph" w:customStyle="1" w:styleId="Alenia">
    <w:name w:val="Alenia"/>
    <w:basedOn w:val="BodyText2"/>
    <w:autoRedefine/>
    <w:uiPriority w:val="99"/>
    <w:rsid w:val="00424608"/>
    <w:pPr>
      <w:autoSpaceDE w:val="0"/>
      <w:autoSpaceDN w:val="0"/>
      <w:spacing w:after="0"/>
      <w:ind w:firstLine="810"/>
      <w:jc w:val="both"/>
    </w:pPr>
    <w:rPr>
      <w:rFonts w:ascii="Arial" w:hAnsi="Arial" w:cs="Arial"/>
      <w:color w:val="000000"/>
      <w:sz w:val="22"/>
      <w:szCs w:val="22"/>
      <w:lang w:val="id-ID"/>
    </w:rPr>
  </w:style>
  <w:style w:type="paragraph" w:styleId="BodyText2">
    <w:name w:val="Body Text 2"/>
    <w:basedOn w:val="Normal"/>
    <w:link w:val="BodyText2Char"/>
    <w:uiPriority w:val="99"/>
    <w:semiHidden/>
    <w:unhideWhenUsed/>
    <w:rsid w:val="00424608"/>
    <w:pPr>
      <w:spacing w:after="120" w:line="480" w:lineRule="auto"/>
    </w:pPr>
    <w:rPr>
      <w:lang w:val="x-none" w:eastAsia="x-none"/>
    </w:rPr>
  </w:style>
  <w:style w:type="character" w:customStyle="1" w:styleId="BodyText2Char">
    <w:name w:val="Body Text 2 Char"/>
    <w:link w:val="BodyText2"/>
    <w:uiPriority w:val="99"/>
    <w:semiHidden/>
    <w:rsid w:val="00424608"/>
    <w:rPr>
      <w:sz w:val="24"/>
      <w:szCs w:val="24"/>
    </w:rPr>
  </w:style>
  <w:style w:type="character" w:customStyle="1" w:styleId="Heading1Char">
    <w:name w:val="Heading 1 Char"/>
    <w:link w:val="Heading1"/>
    <w:uiPriority w:val="9"/>
    <w:rsid w:val="00FE6872"/>
    <w:rPr>
      <w:rFonts w:ascii="Cambria" w:eastAsia="Times New Roman" w:hAnsi="Cambria" w:cs="Times New Roman"/>
      <w:b/>
      <w:bCs/>
      <w:color w:val="365F91"/>
      <w:sz w:val="28"/>
      <w:szCs w:val="28"/>
      <w:lang w:val="en-US" w:eastAsia="en-US"/>
    </w:rPr>
  </w:style>
  <w:style w:type="character" w:customStyle="1" w:styleId="longtext">
    <w:name w:val="long_text"/>
    <w:basedOn w:val="DefaultParagraphFont"/>
    <w:rsid w:val="00121449"/>
  </w:style>
  <w:style w:type="character" w:customStyle="1" w:styleId="mediumtext">
    <w:name w:val="medium_text"/>
    <w:basedOn w:val="DefaultParagraphFont"/>
    <w:rsid w:val="00E24F06"/>
  </w:style>
  <w:style w:type="paragraph" w:styleId="PlainText">
    <w:name w:val="Plain Text"/>
    <w:basedOn w:val="Normal"/>
    <w:link w:val="PlainTextChar"/>
    <w:rsid w:val="009C38D0"/>
    <w:pPr>
      <w:suppressAutoHyphens/>
      <w:spacing w:after="200" w:line="276" w:lineRule="auto"/>
    </w:pPr>
    <w:rPr>
      <w:rFonts w:ascii="Courier New" w:eastAsia="Calibri" w:hAnsi="Courier New"/>
      <w:sz w:val="22"/>
      <w:szCs w:val="22"/>
      <w:lang w:val="x-none" w:eastAsia="ar-SA"/>
    </w:rPr>
  </w:style>
  <w:style w:type="character" w:customStyle="1" w:styleId="PlainTextChar">
    <w:name w:val="Plain Text Char"/>
    <w:link w:val="PlainText"/>
    <w:rsid w:val="009C38D0"/>
    <w:rPr>
      <w:rFonts w:ascii="Courier New" w:eastAsia="Calibri" w:hAnsi="Courier New" w:cs="Courier New"/>
      <w:sz w:val="22"/>
      <w:szCs w:val="22"/>
      <w:lang w:eastAsia="ar-SA"/>
    </w:rPr>
  </w:style>
  <w:style w:type="paragraph" w:styleId="NormalWeb">
    <w:name w:val="Normal (Web)"/>
    <w:basedOn w:val="Normal"/>
    <w:uiPriority w:val="99"/>
    <w:rsid w:val="00035707"/>
    <w:pPr>
      <w:spacing w:before="100" w:beforeAutospacing="1" w:after="100" w:afterAutospacing="1"/>
    </w:pPr>
    <w:rPr>
      <w:rFonts w:ascii="MS PGothic" w:eastAsia="MS PGothic" w:cs="MS PGothic"/>
      <w:lang w:eastAsia="ja-JP"/>
    </w:rPr>
  </w:style>
  <w:style w:type="character" w:customStyle="1" w:styleId="hps">
    <w:name w:val="hps"/>
    <w:basedOn w:val="DefaultParagraphFont"/>
    <w:rsid w:val="00D43626"/>
  </w:style>
  <w:style w:type="paragraph" w:customStyle="1" w:styleId="tm12">
    <w:name w:val="tm12"/>
    <w:rsid w:val="00A5158E"/>
    <w:pPr>
      <w:widowControl w:val="0"/>
      <w:suppressAutoHyphens/>
      <w:spacing w:line="360" w:lineRule="auto"/>
      <w:jc w:val="both"/>
    </w:pPr>
    <w:rPr>
      <w:rFonts w:eastAsia="Calibri"/>
      <w:kern w:val="1"/>
      <w:sz w:val="24"/>
      <w:szCs w:val="24"/>
      <w:lang w:eastAsia="ar-SA"/>
    </w:rPr>
  </w:style>
  <w:style w:type="paragraph" w:customStyle="1" w:styleId="SUBJUDUL">
    <w:name w:val="SUB JUDUL"/>
    <w:basedOn w:val="Normal"/>
    <w:link w:val="SUBJUDULChar"/>
    <w:qFormat/>
    <w:rsid w:val="000A37F9"/>
    <w:pPr>
      <w:spacing w:line="360" w:lineRule="auto"/>
      <w:contextualSpacing/>
      <w:jc w:val="center"/>
    </w:pPr>
    <w:rPr>
      <w:rFonts w:eastAsia="Calibri"/>
      <w:b/>
      <w:lang w:eastAsia="x-none"/>
    </w:rPr>
  </w:style>
  <w:style w:type="character" w:customStyle="1" w:styleId="SUBJUDULChar">
    <w:name w:val="SUB JUDUL Char"/>
    <w:link w:val="SUBJUDUL"/>
    <w:rsid w:val="000A37F9"/>
    <w:rPr>
      <w:rFonts w:eastAsia="Calibri"/>
      <w:b/>
      <w:sz w:val="24"/>
      <w:szCs w:val="24"/>
      <w:lang w:val="id-ID"/>
    </w:rPr>
  </w:style>
  <w:style w:type="paragraph" w:customStyle="1" w:styleId="SUBSUBJUDUL">
    <w:name w:val="SUB SUB JUDUL"/>
    <w:basedOn w:val="Normal"/>
    <w:link w:val="SUBSUBJUDULChar"/>
    <w:qFormat/>
    <w:rsid w:val="000A37F9"/>
    <w:pPr>
      <w:spacing w:line="360" w:lineRule="auto"/>
      <w:contextualSpacing/>
      <w:jc w:val="both"/>
    </w:pPr>
    <w:rPr>
      <w:rFonts w:eastAsia="Calibri"/>
      <w:b/>
      <w:lang w:val="x-none" w:eastAsia="x-none"/>
    </w:rPr>
  </w:style>
  <w:style w:type="character" w:customStyle="1" w:styleId="SUBSUBJUDULChar">
    <w:name w:val="SUB SUB JUDUL Char"/>
    <w:link w:val="SUBSUBJUDUL"/>
    <w:rsid w:val="000A37F9"/>
    <w:rPr>
      <w:rFonts w:eastAsia="Calibri"/>
      <w:b/>
      <w:sz w:val="24"/>
      <w:szCs w:val="24"/>
    </w:rPr>
  </w:style>
  <w:style w:type="paragraph" w:customStyle="1" w:styleId="Default">
    <w:name w:val="Default"/>
    <w:rsid w:val="003D6E9A"/>
    <w:pPr>
      <w:autoSpaceDE w:val="0"/>
      <w:autoSpaceDN w:val="0"/>
      <w:adjustRightInd w:val="0"/>
    </w:pPr>
    <w:rPr>
      <w:rFonts w:eastAsia="Calibri"/>
      <w:color w:val="000000"/>
      <w:sz w:val="24"/>
      <w:szCs w:val="24"/>
    </w:rPr>
  </w:style>
  <w:style w:type="paragraph" w:styleId="NoSpacing">
    <w:name w:val="No Spacing"/>
    <w:uiPriority w:val="1"/>
    <w:qFormat/>
    <w:rsid w:val="00006910"/>
    <w:rPr>
      <w:sz w:val="24"/>
      <w:szCs w:val="24"/>
    </w:rPr>
  </w:style>
  <w:style w:type="character" w:customStyle="1" w:styleId="apple-style-span">
    <w:name w:val="apple-style-span"/>
    <w:rsid w:val="004F0120"/>
  </w:style>
  <w:style w:type="paragraph" w:customStyle="1" w:styleId="BodyTextIndent21">
    <w:name w:val="Body Text Indent 2+1"/>
    <w:basedOn w:val="Default"/>
    <w:next w:val="Default"/>
    <w:uiPriority w:val="99"/>
    <w:rsid w:val="00CA0A99"/>
    <w:rPr>
      <w:rFonts w:eastAsia="SimSun"/>
      <w:color w:val="auto"/>
      <w:lang w:val="id-ID" w:eastAsia="zh-CN"/>
    </w:rPr>
  </w:style>
  <w:style w:type="character" w:styleId="Emphasis">
    <w:name w:val="Emphasis"/>
    <w:uiPriority w:val="20"/>
    <w:qFormat/>
    <w:rsid w:val="002961D9"/>
    <w:rPr>
      <w:i/>
      <w:iCs/>
    </w:rPr>
  </w:style>
  <w:style w:type="character" w:customStyle="1" w:styleId="ListParagraphChar">
    <w:name w:val="List Paragraph Char"/>
    <w:aliases w:val="Heading 2 Char1 Char,Char Char Char,List Paragraph1 Char"/>
    <w:link w:val="ListParagraph"/>
    <w:uiPriority w:val="34"/>
    <w:qFormat/>
    <w:rsid w:val="002F3CC2"/>
    <w:rPr>
      <w:sz w:val="24"/>
      <w:szCs w:val="24"/>
    </w:rPr>
  </w:style>
  <w:style w:type="character" w:customStyle="1" w:styleId="alt-edited">
    <w:name w:val="alt-edited"/>
    <w:rsid w:val="00B654E3"/>
  </w:style>
  <w:style w:type="character" w:customStyle="1" w:styleId="Heading2Char">
    <w:name w:val="Heading 2 Char"/>
    <w:link w:val="Heading2"/>
    <w:uiPriority w:val="9"/>
    <w:semiHidden/>
    <w:rsid w:val="00F61A4C"/>
    <w:rPr>
      <w:rFonts w:ascii="Calibri Light" w:eastAsia="Times New Roman" w:hAnsi="Calibri Light" w:cs="Times New Roman"/>
      <w:b/>
      <w:bCs/>
      <w:i/>
      <w:iCs/>
      <w:sz w:val="28"/>
      <w:szCs w:val="28"/>
    </w:rPr>
  </w:style>
  <w:style w:type="paragraph" w:styleId="Caption">
    <w:name w:val="caption"/>
    <w:basedOn w:val="Normal"/>
    <w:next w:val="Normal"/>
    <w:uiPriority w:val="35"/>
    <w:unhideWhenUsed/>
    <w:qFormat/>
    <w:rsid w:val="00F61A4C"/>
    <w:pPr>
      <w:spacing w:after="200" w:line="276" w:lineRule="auto"/>
    </w:pPr>
    <w:rPr>
      <w:rFonts w:eastAsia="Calibri" w:cs="Arial"/>
      <w:b/>
      <w:bCs/>
      <w:szCs w:val="20"/>
    </w:rPr>
  </w:style>
  <w:style w:type="table" w:styleId="LightShading">
    <w:name w:val="Light Shading"/>
    <w:basedOn w:val="TableNormal"/>
    <w:uiPriority w:val="60"/>
    <w:rsid w:val="00F61A4C"/>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converted-space">
    <w:name w:val="apple-converted-space"/>
    <w:rsid w:val="00C950E1"/>
  </w:style>
  <w:style w:type="character" w:styleId="CommentReference">
    <w:name w:val="annotation reference"/>
    <w:uiPriority w:val="99"/>
    <w:semiHidden/>
    <w:unhideWhenUsed/>
    <w:rsid w:val="00A32EA1"/>
    <w:rPr>
      <w:sz w:val="16"/>
      <w:szCs w:val="16"/>
    </w:rPr>
  </w:style>
  <w:style w:type="paragraph" w:styleId="CommentText">
    <w:name w:val="annotation text"/>
    <w:basedOn w:val="Normal"/>
    <w:link w:val="CommentTextChar"/>
    <w:uiPriority w:val="99"/>
    <w:semiHidden/>
    <w:unhideWhenUsed/>
    <w:rsid w:val="00A32EA1"/>
    <w:rPr>
      <w:sz w:val="20"/>
      <w:szCs w:val="20"/>
    </w:rPr>
  </w:style>
  <w:style w:type="character" w:customStyle="1" w:styleId="CommentTextChar">
    <w:name w:val="Comment Text Char"/>
    <w:basedOn w:val="DefaultParagraphFont"/>
    <w:link w:val="CommentText"/>
    <w:uiPriority w:val="99"/>
    <w:semiHidden/>
    <w:rsid w:val="00A32EA1"/>
  </w:style>
  <w:style w:type="paragraph" w:styleId="CommentSubject">
    <w:name w:val="annotation subject"/>
    <w:basedOn w:val="CommentText"/>
    <w:next w:val="CommentText"/>
    <w:link w:val="CommentSubjectChar"/>
    <w:uiPriority w:val="99"/>
    <w:semiHidden/>
    <w:unhideWhenUsed/>
    <w:rsid w:val="00A32EA1"/>
    <w:rPr>
      <w:b/>
      <w:bCs/>
    </w:rPr>
  </w:style>
  <w:style w:type="character" w:customStyle="1" w:styleId="CommentSubjectChar">
    <w:name w:val="Comment Subject Char"/>
    <w:link w:val="CommentSubject"/>
    <w:uiPriority w:val="99"/>
    <w:semiHidden/>
    <w:rsid w:val="00A32EA1"/>
    <w:rPr>
      <w:b/>
      <w:bCs/>
    </w:rPr>
  </w:style>
  <w:style w:type="paragraph" w:styleId="HTMLPreformatted">
    <w:name w:val="HTML Preformatted"/>
    <w:basedOn w:val="Normal"/>
    <w:link w:val="HTMLPreformattedChar"/>
    <w:uiPriority w:val="99"/>
    <w:unhideWhenUsed/>
    <w:rsid w:val="00A32EA1"/>
    <w:rPr>
      <w:rFonts w:ascii="Consolas" w:eastAsia="Calibri" w:hAnsi="Consolas"/>
      <w:sz w:val="20"/>
      <w:szCs w:val="20"/>
      <w:lang w:val="en-SG"/>
    </w:rPr>
  </w:style>
  <w:style w:type="character" w:customStyle="1" w:styleId="HTMLPreformattedChar">
    <w:name w:val="HTML Preformatted Char"/>
    <w:link w:val="HTMLPreformatted"/>
    <w:uiPriority w:val="99"/>
    <w:rsid w:val="00A32EA1"/>
    <w:rPr>
      <w:rFonts w:ascii="Consolas" w:eastAsia="Calibri" w:hAnsi="Consolas"/>
      <w:lang w:val="en-SG"/>
    </w:rPr>
  </w:style>
  <w:style w:type="table" w:customStyle="1" w:styleId="TableGrid1">
    <w:name w:val="Table Grid1"/>
    <w:basedOn w:val="TableNormal"/>
    <w:next w:val="TableGrid"/>
    <w:uiPriority w:val="59"/>
    <w:rsid w:val="00AB5797"/>
    <w:rPr>
      <w:rFonts w:ascii="Calibri" w:eastAsia="Calibri" w:hAnsi="Calibri" w:cs="SimSun"/>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3Char">
    <w:name w:val="Heading 3 Char"/>
    <w:basedOn w:val="DefaultParagraphFont"/>
    <w:link w:val="Heading3"/>
    <w:uiPriority w:val="9"/>
    <w:semiHidden/>
    <w:rsid w:val="00427DE4"/>
    <w:rPr>
      <w:rFonts w:asciiTheme="majorHAnsi" w:eastAsiaTheme="majorEastAsia" w:hAnsiTheme="majorHAnsi" w:cstheme="majorBidi"/>
      <w:noProof/>
      <w:color w:val="1F4D78"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213715">
      <w:bodyDiv w:val="1"/>
      <w:marLeft w:val="0"/>
      <w:marRight w:val="0"/>
      <w:marTop w:val="0"/>
      <w:marBottom w:val="0"/>
      <w:divBdr>
        <w:top w:val="none" w:sz="0" w:space="0" w:color="auto"/>
        <w:left w:val="none" w:sz="0" w:space="0" w:color="auto"/>
        <w:bottom w:val="none" w:sz="0" w:space="0" w:color="auto"/>
        <w:right w:val="none" w:sz="0" w:space="0" w:color="auto"/>
      </w:divBdr>
      <w:divsChild>
        <w:div w:id="1863010152">
          <w:marLeft w:val="0"/>
          <w:marRight w:val="0"/>
          <w:marTop w:val="0"/>
          <w:marBottom w:val="0"/>
          <w:divBdr>
            <w:top w:val="none" w:sz="0" w:space="0" w:color="auto"/>
            <w:left w:val="none" w:sz="0" w:space="0" w:color="auto"/>
            <w:bottom w:val="none" w:sz="0" w:space="0" w:color="auto"/>
            <w:right w:val="none" w:sz="0" w:space="0" w:color="auto"/>
          </w:divBdr>
        </w:div>
      </w:divsChild>
    </w:div>
    <w:div w:id="453981297">
      <w:bodyDiv w:val="1"/>
      <w:marLeft w:val="0"/>
      <w:marRight w:val="0"/>
      <w:marTop w:val="0"/>
      <w:marBottom w:val="0"/>
      <w:divBdr>
        <w:top w:val="none" w:sz="0" w:space="0" w:color="auto"/>
        <w:left w:val="none" w:sz="0" w:space="0" w:color="auto"/>
        <w:bottom w:val="none" w:sz="0" w:space="0" w:color="auto"/>
        <w:right w:val="none" w:sz="0" w:space="0" w:color="auto"/>
      </w:divBdr>
    </w:div>
    <w:div w:id="120174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5BBC9-208B-4B31-A1EF-D76CE9A31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5096</Words>
  <Characters>2905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BIAYA TRANSAKSI PADA PENGEMBANGAN AGRIBISNIS PETERNAKAN SAPI POTONG DI PESANTREN</vt:lpstr>
    </vt:vector>
  </TitlesOfParts>
  <Company>Toshiba</Company>
  <LinksUpToDate>false</LinksUpToDate>
  <CharactersWithSpaces>34081</CharactersWithSpaces>
  <SharedDoc>false</SharedDoc>
  <HLinks>
    <vt:vector size="12" baseType="variant">
      <vt:variant>
        <vt:i4>3276905</vt:i4>
      </vt:variant>
      <vt:variant>
        <vt:i4>3</vt:i4>
      </vt:variant>
      <vt:variant>
        <vt:i4>0</vt:i4>
      </vt:variant>
      <vt:variant>
        <vt:i4>5</vt:i4>
      </vt:variant>
      <vt:variant>
        <vt:lpwstr>https://sidoarjokab.bps.go.id/</vt:lpwstr>
      </vt:variant>
      <vt:variant>
        <vt:lpwstr/>
      </vt:variant>
      <vt:variant>
        <vt:i4>4194319</vt:i4>
      </vt:variant>
      <vt:variant>
        <vt:i4>0</vt:i4>
      </vt:variant>
      <vt:variant>
        <vt:i4>0</vt:i4>
      </vt:variant>
      <vt:variant>
        <vt:i4>5</vt:i4>
      </vt:variant>
      <vt:variant>
        <vt:lpwstr>https://jatim.bps.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AYA TRANSAKSI PADA PENGEMBANGAN AGRIBISNIS PETERNAKAN SAPI POTONG DI PESANTREN</dc:title>
  <dc:subject/>
  <dc:creator>rosihan</dc:creator>
  <cp:keywords/>
  <cp:lastModifiedBy>akun</cp:lastModifiedBy>
  <cp:revision>5</cp:revision>
  <cp:lastPrinted>2021-09-30T08:57:00Z</cp:lastPrinted>
  <dcterms:created xsi:type="dcterms:W3CDTF">2020-07-16T02:20:00Z</dcterms:created>
  <dcterms:modified xsi:type="dcterms:W3CDTF">2021-09-30T09:01:00Z</dcterms:modified>
</cp:coreProperties>
</file>